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51CF" w:rsidRPr="008451CF" w:rsidRDefault="008535F6" w:rsidP="007F3D64">
      <w:pPr>
        <w:jc w:val="center"/>
        <w:rPr>
          <w:b/>
          <w:sz w:val="40"/>
        </w:rPr>
      </w:pPr>
      <w:r w:rsidRPr="008451CF">
        <w:rPr>
          <w:b/>
          <w:sz w:val="40"/>
        </w:rPr>
        <w:t>VOLTA</w:t>
      </w:r>
    </w:p>
    <w:p w:rsidR="008451CF" w:rsidRPr="008451CF" w:rsidRDefault="008451CF" w:rsidP="007F3D64">
      <w:pPr>
        <w:jc w:val="center"/>
        <w:rPr>
          <w:b/>
          <w:sz w:val="40"/>
        </w:rPr>
      </w:pPr>
      <w:r w:rsidRPr="008451CF">
        <w:rPr>
          <w:b/>
          <w:sz w:val="40"/>
        </w:rPr>
        <w:t>VOLUME AND TOPOGRAPHY AUTOMATION</w:t>
      </w:r>
    </w:p>
    <w:p w:rsidR="008451CF" w:rsidRPr="008451CF" w:rsidRDefault="008451CF" w:rsidP="007F3D64">
      <w:pPr>
        <w:jc w:val="center"/>
        <w:rPr>
          <w:b/>
          <w:sz w:val="32"/>
        </w:rPr>
      </w:pPr>
      <w:r w:rsidRPr="008451CF">
        <w:rPr>
          <w:b/>
          <w:sz w:val="32"/>
        </w:rPr>
        <w:t>VERSION 1.2 USER MANUAL</w:t>
      </w:r>
    </w:p>
    <w:p w:rsidR="008451CF" w:rsidRDefault="008451CF" w:rsidP="007F3D64">
      <w:pPr>
        <w:jc w:val="center"/>
        <w:rPr>
          <w:b/>
        </w:rPr>
      </w:pPr>
    </w:p>
    <w:p w:rsidR="008451CF" w:rsidRPr="008451CF" w:rsidRDefault="008451CF" w:rsidP="007F3D64">
      <w:pPr>
        <w:jc w:val="center"/>
      </w:pPr>
      <w:r w:rsidRPr="008451CF">
        <w:t>William James</w:t>
      </w:r>
    </w:p>
    <w:p w:rsidR="008451CF" w:rsidRPr="008451CF" w:rsidRDefault="008451CF" w:rsidP="007F3D64">
      <w:pPr>
        <w:jc w:val="center"/>
      </w:pPr>
      <w:r w:rsidRPr="008451CF">
        <w:t>University of Leeds</w:t>
      </w:r>
    </w:p>
    <w:p w:rsidR="008451CF" w:rsidRPr="008451CF" w:rsidRDefault="008451CF" w:rsidP="007F3D64">
      <w:pPr>
        <w:jc w:val="center"/>
      </w:pPr>
      <w:r w:rsidRPr="008451CF">
        <w:t>gy06whmj@leeds.ac.uk</w:t>
      </w:r>
    </w:p>
    <w:p w:rsidR="008451CF" w:rsidRDefault="008451CF" w:rsidP="009668AD">
      <w:pPr>
        <w:jc w:val="both"/>
        <w:rPr>
          <w:b/>
        </w:rPr>
      </w:pPr>
    </w:p>
    <w:p w:rsidR="007F3D64" w:rsidRDefault="007F3D64" w:rsidP="009668AD">
      <w:pPr>
        <w:jc w:val="both"/>
        <w:rPr>
          <w:b/>
        </w:rPr>
      </w:pPr>
    </w:p>
    <w:p w:rsidR="007F3D64" w:rsidRDefault="007F3D64" w:rsidP="009668AD">
      <w:pPr>
        <w:jc w:val="both"/>
        <w:rPr>
          <w:b/>
        </w:rPr>
      </w:pPr>
    </w:p>
    <w:p w:rsidR="007F3D64" w:rsidRDefault="007F3D64" w:rsidP="009668AD">
      <w:pPr>
        <w:jc w:val="both"/>
        <w:rPr>
          <w:b/>
        </w:rPr>
      </w:pPr>
    </w:p>
    <w:p w:rsidR="007F3D64" w:rsidRDefault="007F3D64" w:rsidP="009668AD">
      <w:pPr>
        <w:jc w:val="both"/>
        <w:rPr>
          <w:b/>
        </w:rPr>
      </w:pPr>
    </w:p>
    <w:p w:rsidR="007F3D64" w:rsidRDefault="007F3D64" w:rsidP="009668AD">
      <w:pPr>
        <w:jc w:val="both"/>
        <w:rPr>
          <w:b/>
        </w:rPr>
      </w:pPr>
    </w:p>
    <w:p w:rsidR="007F3D64" w:rsidRDefault="007F3D64" w:rsidP="009668AD">
      <w:pPr>
        <w:jc w:val="both"/>
        <w:rPr>
          <w:b/>
        </w:rPr>
      </w:pPr>
    </w:p>
    <w:p w:rsidR="007F3D64" w:rsidRDefault="007F3D64" w:rsidP="009668AD">
      <w:pPr>
        <w:jc w:val="both"/>
        <w:rPr>
          <w:b/>
        </w:rPr>
      </w:pPr>
    </w:p>
    <w:p w:rsidR="005B15A0" w:rsidRDefault="005B15A0" w:rsidP="009668AD">
      <w:pPr>
        <w:jc w:val="both"/>
        <w:rPr>
          <w:b/>
        </w:rPr>
      </w:pPr>
    </w:p>
    <w:p w:rsidR="005B15A0" w:rsidRDefault="005B15A0" w:rsidP="009668AD">
      <w:pPr>
        <w:jc w:val="both"/>
        <w:rPr>
          <w:b/>
        </w:rPr>
      </w:pPr>
    </w:p>
    <w:p w:rsidR="008451CF" w:rsidRDefault="005B15A0" w:rsidP="009668AD">
      <w:pPr>
        <w:jc w:val="both"/>
        <w:rPr>
          <w:b/>
        </w:rPr>
      </w:pPr>
      <w:r>
        <w:rPr>
          <w:b/>
        </w:rPr>
        <w:t>Table of Contents</w:t>
      </w:r>
    </w:p>
    <w:p w:rsidR="00947A6E" w:rsidRDefault="005B15A0">
      <w:pPr>
        <w:pStyle w:val="TOC1"/>
        <w:tabs>
          <w:tab w:val="left" w:pos="440"/>
          <w:tab w:val="right" w:leader="dot" w:pos="9016"/>
        </w:tabs>
        <w:rPr>
          <w:rFonts w:eastAsiaTheme="minorEastAsia"/>
          <w:noProof/>
          <w:lang w:eastAsia="en-GB"/>
        </w:rPr>
      </w:pPr>
      <w:r>
        <w:rPr>
          <w:b/>
        </w:rPr>
        <w:fldChar w:fldCharType="begin"/>
      </w:r>
      <w:r>
        <w:rPr>
          <w:b/>
        </w:rPr>
        <w:instrText xml:space="preserve"> TOC \o "1-3" \h \z \u </w:instrText>
      </w:r>
      <w:r>
        <w:rPr>
          <w:b/>
        </w:rPr>
        <w:fldChar w:fldCharType="separate"/>
      </w:r>
      <w:hyperlink w:anchor="_Toc448243005" w:history="1">
        <w:r w:rsidR="00947A6E" w:rsidRPr="00985EFA">
          <w:rPr>
            <w:rStyle w:val="Hyperlink"/>
            <w:noProof/>
          </w:rPr>
          <w:t>1</w:t>
        </w:r>
        <w:r w:rsidR="00947A6E">
          <w:rPr>
            <w:rFonts w:eastAsiaTheme="minorEastAsia"/>
            <w:noProof/>
            <w:lang w:eastAsia="en-GB"/>
          </w:rPr>
          <w:tab/>
        </w:r>
        <w:r w:rsidR="00947A6E" w:rsidRPr="00985EFA">
          <w:rPr>
            <w:rStyle w:val="Hyperlink"/>
            <w:noProof/>
          </w:rPr>
          <w:t>Introduction</w:t>
        </w:r>
        <w:r w:rsidR="00947A6E">
          <w:rPr>
            <w:noProof/>
            <w:webHidden/>
          </w:rPr>
          <w:tab/>
        </w:r>
        <w:r w:rsidR="00947A6E">
          <w:rPr>
            <w:noProof/>
            <w:webHidden/>
          </w:rPr>
          <w:fldChar w:fldCharType="begin"/>
        </w:r>
        <w:r w:rsidR="00947A6E">
          <w:rPr>
            <w:noProof/>
            <w:webHidden/>
          </w:rPr>
          <w:instrText xml:space="preserve"> PAGEREF _Toc448243005 \h </w:instrText>
        </w:r>
        <w:r w:rsidR="00947A6E">
          <w:rPr>
            <w:noProof/>
            <w:webHidden/>
          </w:rPr>
        </w:r>
        <w:r w:rsidR="00947A6E">
          <w:rPr>
            <w:noProof/>
            <w:webHidden/>
          </w:rPr>
          <w:fldChar w:fldCharType="separate"/>
        </w:r>
        <w:r w:rsidR="00424B0F">
          <w:rPr>
            <w:noProof/>
            <w:webHidden/>
          </w:rPr>
          <w:t>2</w:t>
        </w:r>
        <w:r w:rsidR="00947A6E">
          <w:rPr>
            <w:noProof/>
            <w:webHidden/>
          </w:rPr>
          <w:fldChar w:fldCharType="end"/>
        </w:r>
      </w:hyperlink>
    </w:p>
    <w:p w:rsidR="00947A6E" w:rsidRDefault="00947A6E">
      <w:pPr>
        <w:pStyle w:val="TOC1"/>
        <w:tabs>
          <w:tab w:val="left" w:pos="440"/>
          <w:tab w:val="right" w:leader="dot" w:pos="9016"/>
        </w:tabs>
        <w:rPr>
          <w:rFonts w:eastAsiaTheme="minorEastAsia"/>
          <w:noProof/>
          <w:lang w:eastAsia="en-GB"/>
        </w:rPr>
      </w:pPr>
      <w:hyperlink w:anchor="_Toc448243006" w:history="1">
        <w:r w:rsidRPr="00985EFA">
          <w:rPr>
            <w:rStyle w:val="Hyperlink"/>
            <w:noProof/>
          </w:rPr>
          <w:t>2</w:t>
        </w:r>
        <w:r>
          <w:rPr>
            <w:rFonts w:eastAsiaTheme="minorEastAsia"/>
            <w:noProof/>
            <w:lang w:eastAsia="en-GB"/>
          </w:rPr>
          <w:tab/>
        </w:r>
        <w:r w:rsidRPr="00985EFA">
          <w:rPr>
            <w:rStyle w:val="Hyperlink"/>
            <w:noProof/>
          </w:rPr>
          <w:t>System Requirements</w:t>
        </w:r>
        <w:r>
          <w:rPr>
            <w:noProof/>
            <w:webHidden/>
          </w:rPr>
          <w:tab/>
        </w:r>
        <w:r>
          <w:rPr>
            <w:noProof/>
            <w:webHidden/>
          </w:rPr>
          <w:fldChar w:fldCharType="begin"/>
        </w:r>
        <w:r>
          <w:rPr>
            <w:noProof/>
            <w:webHidden/>
          </w:rPr>
          <w:instrText xml:space="preserve"> PAGEREF _Toc448243006 \h </w:instrText>
        </w:r>
        <w:r>
          <w:rPr>
            <w:noProof/>
            <w:webHidden/>
          </w:rPr>
        </w:r>
        <w:r>
          <w:rPr>
            <w:noProof/>
            <w:webHidden/>
          </w:rPr>
          <w:fldChar w:fldCharType="separate"/>
        </w:r>
        <w:r w:rsidR="00424B0F">
          <w:rPr>
            <w:noProof/>
            <w:webHidden/>
          </w:rPr>
          <w:t>2</w:t>
        </w:r>
        <w:r>
          <w:rPr>
            <w:noProof/>
            <w:webHidden/>
          </w:rPr>
          <w:fldChar w:fldCharType="end"/>
        </w:r>
      </w:hyperlink>
    </w:p>
    <w:p w:rsidR="00947A6E" w:rsidRDefault="00947A6E">
      <w:pPr>
        <w:pStyle w:val="TOC1"/>
        <w:tabs>
          <w:tab w:val="left" w:pos="440"/>
          <w:tab w:val="right" w:leader="dot" w:pos="9016"/>
        </w:tabs>
        <w:rPr>
          <w:rFonts w:eastAsiaTheme="minorEastAsia"/>
          <w:noProof/>
          <w:lang w:eastAsia="en-GB"/>
        </w:rPr>
      </w:pPr>
      <w:hyperlink w:anchor="_Toc448243007" w:history="1">
        <w:r w:rsidRPr="00985EFA">
          <w:rPr>
            <w:rStyle w:val="Hyperlink"/>
            <w:noProof/>
          </w:rPr>
          <w:t>3</w:t>
        </w:r>
        <w:r>
          <w:rPr>
            <w:rFonts w:eastAsiaTheme="minorEastAsia"/>
            <w:noProof/>
            <w:lang w:eastAsia="en-GB"/>
          </w:rPr>
          <w:tab/>
        </w:r>
        <w:r w:rsidRPr="00985EFA">
          <w:rPr>
            <w:rStyle w:val="Hyperlink"/>
            <w:noProof/>
          </w:rPr>
          <w:t>VOLTA set up</w:t>
        </w:r>
        <w:r>
          <w:rPr>
            <w:noProof/>
            <w:webHidden/>
          </w:rPr>
          <w:tab/>
        </w:r>
        <w:r>
          <w:rPr>
            <w:noProof/>
            <w:webHidden/>
          </w:rPr>
          <w:fldChar w:fldCharType="begin"/>
        </w:r>
        <w:r>
          <w:rPr>
            <w:noProof/>
            <w:webHidden/>
          </w:rPr>
          <w:instrText xml:space="preserve"> PAGEREF _Toc448243007 \h </w:instrText>
        </w:r>
        <w:r>
          <w:rPr>
            <w:noProof/>
            <w:webHidden/>
          </w:rPr>
        </w:r>
        <w:r>
          <w:rPr>
            <w:noProof/>
            <w:webHidden/>
          </w:rPr>
          <w:fldChar w:fldCharType="separate"/>
        </w:r>
        <w:r w:rsidR="00424B0F">
          <w:rPr>
            <w:noProof/>
            <w:webHidden/>
          </w:rPr>
          <w:t>3</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08" w:history="1">
        <w:r w:rsidRPr="00985EFA">
          <w:rPr>
            <w:rStyle w:val="Hyperlink"/>
            <w:noProof/>
          </w:rPr>
          <w:t>3.1</w:t>
        </w:r>
        <w:r>
          <w:rPr>
            <w:rFonts w:eastAsiaTheme="minorEastAsia"/>
            <w:noProof/>
            <w:lang w:eastAsia="en-GB"/>
          </w:rPr>
          <w:tab/>
        </w:r>
        <w:r w:rsidRPr="00985EFA">
          <w:rPr>
            <w:rStyle w:val="Hyperlink"/>
            <w:noProof/>
          </w:rPr>
          <w:t>Adding the VOLTA toolbox</w:t>
        </w:r>
        <w:r>
          <w:rPr>
            <w:noProof/>
            <w:webHidden/>
          </w:rPr>
          <w:tab/>
        </w:r>
        <w:r>
          <w:rPr>
            <w:noProof/>
            <w:webHidden/>
          </w:rPr>
          <w:fldChar w:fldCharType="begin"/>
        </w:r>
        <w:r>
          <w:rPr>
            <w:noProof/>
            <w:webHidden/>
          </w:rPr>
          <w:instrText xml:space="preserve"> PAGEREF _Toc448243008 \h </w:instrText>
        </w:r>
        <w:r>
          <w:rPr>
            <w:noProof/>
            <w:webHidden/>
          </w:rPr>
        </w:r>
        <w:r>
          <w:rPr>
            <w:noProof/>
            <w:webHidden/>
          </w:rPr>
          <w:fldChar w:fldCharType="separate"/>
        </w:r>
        <w:r w:rsidR="00424B0F">
          <w:rPr>
            <w:noProof/>
            <w:webHidden/>
          </w:rPr>
          <w:t>4</w:t>
        </w:r>
        <w:r>
          <w:rPr>
            <w:noProof/>
            <w:webHidden/>
          </w:rPr>
          <w:fldChar w:fldCharType="end"/>
        </w:r>
      </w:hyperlink>
    </w:p>
    <w:p w:rsidR="00947A6E" w:rsidRDefault="00947A6E">
      <w:pPr>
        <w:pStyle w:val="TOC1"/>
        <w:tabs>
          <w:tab w:val="left" w:pos="440"/>
          <w:tab w:val="right" w:leader="dot" w:pos="9016"/>
        </w:tabs>
        <w:rPr>
          <w:rFonts w:eastAsiaTheme="minorEastAsia"/>
          <w:noProof/>
          <w:lang w:eastAsia="en-GB"/>
        </w:rPr>
      </w:pPr>
      <w:hyperlink w:anchor="_Toc448243009" w:history="1">
        <w:r w:rsidRPr="00985EFA">
          <w:rPr>
            <w:rStyle w:val="Hyperlink"/>
            <w:noProof/>
          </w:rPr>
          <w:t>4</w:t>
        </w:r>
        <w:r>
          <w:rPr>
            <w:rFonts w:eastAsiaTheme="minorEastAsia"/>
            <w:noProof/>
            <w:lang w:eastAsia="en-GB"/>
          </w:rPr>
          <w:tab/>
        </w:r>
        <w:r w:rsidRPr="00985EFA">
          <w:rPr>
            <w:rStyle w:val="Hyperlink"/>
            <w:noProof/>
          </w:rPr>
          <w:t>Generating centrelines</w:t>
        </w:r>
        <w:r>
          <w:rPr>
            <w:noProof/>
            <w:webHidden/>
          </w:rPr>
          <w:tab/>
        </w:r>
        <w:r>
          <w:rPr>
            <w:noProof/>
            <w:webHidden/>
          </w:rPr>
          <w:fldChar w:fldCharType="begin"/>
        </w:r>
        <w:r>
          <w:rPr>
            <w:noProof/>
            <w:webHidden/>
          </w:rPr>
          <w:instrText xml:space="preserve"> PAGEREF _Toc448243009 \h </w:instrText>
        </w:r>
        <w:r>
          <w:rPr>
            <w:noProof/>
            <w:webHidden/>
          </w:rPr>
        </w:r>
        <w:r>
          <w:rPr>
            <w:noProof/>
            <w:webHidden/>
          </w:rPr>
          <w:fldChar w:fldCharType="separate"/>
        </w:r>
        <w:r w:rsidR="00424B0F">
          <w:rPr>
            <w:noProof/>
            <w:webHidden/>
          </w:rPr>
          <w:t>4</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0" w:history="1">
        <w:r w:rsidRPr="00985EFA">
          <w:rPr>
            <w:rStyle w:val="Hyperlink"/>
            <w:noProof/>
          </w:rPr>
          <w:t>4.1</w:t>
        </w:r>
        <w:r>
          <w:rPr>
            <w:rFonts w:eastAsiaTheme="minorEastAsia"/>
            <w:noProof/>
            <w:lang w:eastAsia="en-GB"/>
          </w:rPr>
          <w:tab/>
        </w:r>
        <w:r w:rsidRPr="00985EFA">
          <w:rPr>
            <w:rStyle w:val="Hyperlink"/>
            <w:noProof/>
          </w:rPr>
          <w:t>Manually generating centrelines</w:t>
        </w:r>
        <w:r>
          <w:rPr>
            <w:noProof/>
            <w:webHidden/>
          </w:rPr>
          <w:tab/>
        </w:r>
        <w:r>
          <w:rPr>
            <w:noProof/>
            <w:webHidden/>
          </w:rPr>
          <w:fldChar w:fldCharType="begin"/>
        </w:r>
        <w:r>
          <w:rPr>
            <w:noProof/>
            <w:webHidden/>
          </w:rPr>
          <w:instrText xml:space="preserve"> PAGEREF _Toc448243010 \h </w:instrText>
        </w:r>
        <w:r>
          <w:rPr>
            <w:noProof/>
            <w:webHidden/>
          </w:rPr>
        </w:r>
        <w:r>
          <w:rPr>
            <w:noProof/>
            <w:webHidden/>
          </w:rPr>
          <w:fldChar w:fldCharType="separate"/>
        </w:r>
        <w:r w:rsidR="00424B0F">
          <w:rPr>
            <w:noProof/>
            <w:webHidden/>
          </w:rPr>
          <w:t>6</w:t>
        </w:r>
        <w:r>
          <w:rPr>
            <w:noProof/>
            <w:webHidden/>
          </w:rPr>
          <w:fldChar w:fldCharType="end"/>
        </w:r>
      </w:hyperlink>
    </w:p>
    <w:p w:rsidR="00947A6E" w:rsidRDefault="00947A6E">
      <w:pPr>
        <w:pStyle w:val="TOC1"/>
        <w:tabs>
          <w:tab w:val="left" w:pos="440"/>
          <w:tab w:val="right" w:leader="dot" w:pos="9016"/>
        </w:tabs>
        <w:rPr>
          <w:rFonts w:eastAsiaTheme="minorEastAsia"/>
          <w:noProof/>
          <w:lang w:eastAsia="en-GB"/>
        </w:rPr>
      </w:pPr>
      <w:hyperlink w:anchor="_Toc448243011" w:history="1">
        <w:r w:rsidRPr="00985EFA">
          <w:rPr>
            <w:rStyle w:val="Hyperlink"/>
            <w:noProof/>
          </w:rPr>
          <w:t>5</w:t>
        </w:r>
        <w:r>
          <w:rPr>
            <w:rFonts w:eastAsiaTheme="minorEastAsia"/>
            <w:noProof/>
            <w:lang w:eastAsia="en-GB"/>
          </w:rPr>
          <w:tab/>
        </w:r>
        <w:r w:rsidRPr="00985EFA">
          <w:rPr>
            <w:rStyle w:val="Hyperlink"/>
            <w:noProof/>
          </w:rPr>
          <w:t>Estimating ice thickness</w:t>
        </w:r>
        <w:r>
          <w:rPr>
            <w:noProof/>
            <w:webHidden/>
          </w:rPr>
          <w:tab/>
        </w:r>
        <w:r>
          <w:rPr>
            <w:noProof/>
            <w:webHidden/>
          </w:rPr>
          <w:fldChar w:fldCharType="begin"/>
        </w:r>
        <w:r>
          <w:rPr>
            <w:noProof/>
            <w:webHidden/>
          </w:rPr>
          <w:instrText xml:space="preserve"> PAGEREF _Toc448243011 \h </w:instrText>
        </w:r>
        <w:r>
          <w:rPr>
            <w:noProof/>
            <w:webHidden/>
          </w:rPr>
        </w:r>
        <w:r>
          <w:rPr>
            <w:noProof/>
            <w:webHidden/>
          </w:rPr>
          <w:fldChar w:fldCharType="separate"/>
        </w:r>
        <w:r w:rsidR="00424B0F">
          <w:rPr>
            <w:noProof/>
            <w:webHidden/>
          </w:rPr>
          <w:t>7</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2" w:history="1">
        <w:r w:rsidRPr="00985EFA">
          <w:rPr>
            <w:rStyle w:val="Hyperlink"/>
            <w:noProof/>
          </w:rPr>
          <w:t>5.1</w:t>
        </w:r>
        <w:r>
          <w:rPr>
            <w:rFonts w:eastAsiaTheme="minorEastAsia"/>
            <w:noProof/>
            <w:lang w:eastAsia="en-GB"/>
          </w:rPr>
          <w:tab/>
        </w:r>
        <w:r w:rsidRPr="00985EFA">
          <w:rPr>
            <w:rStyle w:val="Hyperlink"/>
            <w:noProof/>
          </w:rPr>
          <w:t>Interpreting the ice thickness results</w:t>
        </w:r>
        <w:r>
          <w:rPr>
            <w:noProof/>
            <w:webHidden/>
          </w:rPr>
          <w:tab/>
        </w:r>
        <w:r>
          <w:rPr>
            <w:noProof/>
            <w:webHidden/>
          </w:rPr>
          <w:fldChar w:fldCharType="begin"/>
        </w:r>
        <w:r>
          <w:rPr>
            <w:noProof/>
            <w:webHidden/>
          </w:rPr>
          <w:instrText xml:space="preserve"> PAGEREF _Toc448243012 \h </w:instrText>
        </w:r>
        <w:r>
          <w:rPr>
            <w:noProof/>
            <w:webHidden/>
          </w:rPr>
        </w:r>
        <w:r>
          <w:rPr>
            <w:noProof/>
            <w:webHidden/>
          </w:rPr>
          <w:fldChar w:fldCharType="separate"/>
        </w:r>
        <w:r w:rsidR="00424B0F">
          <w:rPr>
            <w:noProof/>
            <w:webHidden/>
          </w:rPr>
          <w:t>8</w:t>
        </w:r>
        <w:r>
          <w:rPr>
            <w:noProof/>
            <w:webHidden/>
          </w:rPr>
          <w:fldChar w:fldCharType="end"/>
        </w:r>
      </w:hyperlink>
    </w:p>
    <w:p w:rsidR="00947A6E" w:rsidRDefault="00947A6E">
      <w:pPr>
        <w:pStyle w:val="TOC1"/>
        <w:tabs>
          <w:tab w:val="left" w:pos="440"/>
          <w:tab w:val="right" w:leader="dot" w:pos="9016"/>
        </w:tabs>
        <w:rPr>
          <w:rFonts w:eastAsiaTheme="minorEastAsia"/>
          <w:noProof/>
          <w:lang w:eastAsia="en-GB"/>
        </w:rPr>
      </w:pPr>
      <w:hyperlink w:anchor="_Toc448243013" w:history="1">
        <w:r w:rsidRPr="00985EFA">
          <w:rPr>
            <w:rStyle w:val="Hyperlink"/>
            <w:noProof/>
          </w:rPr>
          <w:t>6</w:t>
        </w:r>
        <w:r>
          <w:rPr>
            <w:rFonts w:eastAsiaTheme="minorEastAsia"/>
            <w:noProof/>
            <w:lang w:eastAsia="en-GB"/>
          </w:rPr>
          <w:tab/>
        </w:r>
        <w:r w:rsidRPr="00985EFA">
          <w:rPr>
            <w:rStyle w:val="Hyperlink"/>
            <w:noProof/>
          </w:rPr>
          <w:t>Input data: standards and requirements</w:t>
        </w:r>
        <w:r>
          <w:rPr>
            <w:noProof/>
            <w:webHidden/>
          </w:rPr>
          <w:tab/>
        </w:r>
        <w:r>
          <w:rPr>
            <w:noProof/>
            <w:webHidden/>
          </w:rPr>
          <w:fldChar w:fldCharType="begin"/>
        </w:r>
        <w:r>
          <w:rPr>
            <w:noProof/>
            <w:webHidden/>
          </w:rPr>
          <w:instrText xml:space="preserve"> PAGEREF _Toc448243013 \h </w:instrText>
        </w:r>
        <w:r>
          <w:rPr>
            <w:noProof/>
            <w:webHidden/>
          </w:rPr>
        </w:r>
        <w:r>
          <w:rPr>
            <w:noProof/>
            <w:webHidden/>
          </w:rPr>
          <w:fldChar w:fldCharType="separate"/>
        </w:r>
        <w:r w:rsidR="00424B0F">
          <w:rPr>
            <w:noProof/>
            <w:webHidden/>
          </w:rPr>
          <w:t>10</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4" w:history="1">
        <w:r w:rsidRPr="00985EFA">
          <w:rPr>
            <w:rStyle w:val="Hyperlink"/>
            <w:noProof/>
          </w:rPr>
          <w:t>6.1</w:t>
        </w:r>
        <w:r>
          <w:rPr>
            <w:rFonts w:eastAsiaTheme="minorEastAsia"/>
            <w:noProof/>
            <w:lang w:eastAsia="en-GB"/>
          </w:rPr>
          <w:tab/>
        </w:r>
        <w:r w:rsidRPr="00985EFA">
          <w:rPr>
            <w:rStyle w:val="Hyperlink"/>
            <w:noProof/>
          </w:rPr>
          <w:t>File formats</w:t>
        </w:r>
        <w:r>
          <w:rPr>
            <w:noProof/>
            <w:webHidden/>
          </w:rPr>
          <w:tab/>
        </w:r>
        <w:r>
          <w:rPr>
            <w:noProof/>
            <w:webHidden/>
          </w:rPr>
          <w:fldChar w:fldCharType="begin"/>
        </w:r>
        <w:r>
          <w:rPr>
            <w:noProof/>
            <w:webHidden/>
          </w:rPr>
          <w:instrText xml:space="preserve"> PAGEREF _Toc448243014 \h </w:instrText>
        </w:r>
        <w:r>
          <w:rPr>
            <w:noProof/>
            <w:webHidden/>
          </w:rPr>
        </w:r>
        <w:r>
          <w:rPr>
            <w:noProof/>
            <w:webHidden/>
          </w:rPr>
          <w:fldChar w:fldCharType="separate"/>
        </w:r>
        <w:r w:rsidR="00424B0F">
          <w:rPr>
            <w:noProof/>
            <w:webHidden/>
          </w:rPr>
          <w:t>10</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5" w:history="1">
        <w:r w:rsidRPr="00985EFA">
          <w:rPr>
            <w:rStyle w:val="Hyperlink"/>
            <w:noProof/>
          </w:rPr>
          <w:t>6.2</w:t>
        </w:r>
        <w:r>
          <w:rPr>
            <w:rFonts w:eastAsiaTheme="minorEastAsia"/>
            <w:noProof/>
            <w:lang w:eastAsia="en-GB"/>
          </w:rPr>
          <w:tab/>
        </w:r>
        <w:r w:rsidRPr="00985EFA">
          <w:rPr>
            <w:rStyle w:val="Hyperlink"/>
            <w:noProof/>
          </w:rPr>
          <w:t>DEM</w:t>
        </w:r>
        <w:r>
          <w:rPr>
            <w:noProof/>
            <w:webHidden/>
          </w:rPr>
          <w:tab/>
        </w:r>
        <w:r>
          <w:rPr>
            <w:noProof/>
            <w:webHidden/>
          </w:rPr>
          <w:fldChar w:fldCharType="begin"/>
        </w:r>
        <w:r>
          <w:rPr>
            <w:noProof/>
            <w:webHidden/>
          </w:rPr>
          <w:instrText xml:space="preserve"> PAGEREF _Toc448243015 \h </w:instrText>
        </w:r>
        <w:r>
          <w:rPr>
            <w:noProof/>
            <w:webHidden/>
          </w:rPr>
        </w:r>
        <w:r>
          <w:rPr>
            <w:noProof/>
            <w:webHidden/>
          </w:rPr>
          <w:fldChar w:fldCharType="separate"/>
        </w:r>
        <w:r w:rsidR="00424B0F">
          <w:rPr>
            <w:noProof/>
            <w:webHidden/>
          </w:rPr>
          <w:t>11</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6" w:history="1">
        <w:r w:rsidRPr="00985EFA">
          <w:rPr>
            <w:rStyle w:val="Hyperlink"/>
            <w:noProof/>
          </w:rPr>
          <w:t>6.3</w:t>
        </w:r>
        <w:r>
          <w:rPr>
            <w:rFonts w:eastAsiaTheme="minorEastAsia"/>
            <w:noProof/>
            <w:lang w:eastAsia="en-GB"/>
          </w:rPr>
          <w:tab/>
        </w:r>
        <w:r w:rsidRPr="00985EFA">
          <w:rPr>
            <w:rStyle w:val="Hyperlink"/>
            <w:noProof/>
          </w:rPr>
          <w:t>Glacier Outlines</w:t>
        </w:r>
        <w:r>
          <w:rPr>
            <w:noProof/>
            <w:webHidden/>
          </w:rPr>
          <w:tab/>
        </w:r>
        <w:r>
          <w:rPr>
            <w:noProof/>
            <w:webHidden/>
          </w:rPr>
          <w:fldChar w:fldCharType="begin"/>
        </w:r>
        <w:r>
          <w:rPr>
            <w:noProof/>
            <w:webHidden/>
          </w:rPr>
          <w:instrText xml:space="preserve"> PAGEREF _Toc448243016 \h </w:instrText>
        </w:r>
        <w:r>
          <w:rPr>
            <w:noProof/>
            <w:webHidden/>
          </w:rPr>
        </w:r>
        <w:r>
          <w:rPr>
            <w:noProof/>
            <w:webHidden/>
          </w:rPr>
          <w:fldChar w:fldCharType="separate"/>
        </w:r>
        <w:r w:rsidR="00424B0F">
          <w:rPr>
            <w:noProof/>
            <w:webHidden/>
          </w:rPr>
          <w:t>11</w:t>
        </w:r>
        <w:r>
          <w:rPr>
            <w:noProof/>
            <w:webHidden/>
          </w:rPr>
          <w:fldChar w:fldCharType="end"/>
        </w:r>
      </w:hyperlink>
    </w:p>
    <w:p w:rsidR="00947A6E" w:rsidRDefault="00947A6E">
      <w:pPr>
        <w:pStyle w:val="TOC2"/>
        <w:tabs>
          <w:tab w:val="left" w:pos="880"/>
          <w:tab w:val="right" w:leader="dot" w:pos="9016"/>
        </w:tabs>
        <w:rPr>
          <w:rFonts w:eastAsiaTheme="minorEastAsia"/>
          <w:noProof/>
          <w:lang w:eastAsia="en-GB"/>
        </w:rPr>
      </w:pPr>
      <w:hyperlink w:anchor="_Toc448243017" w:history="1">
        <w:r w:rsidRPr="00985EFA">
          <w:rPr>
            <w:rStyle w:val="Hyperlink"/>
            <w:noProof/>
          </w:rPr>
          <w:t>6.4</w:t>
        </w:r>
        <w:r>
          <w:rPr>
            <w:rFonts w:eastAsiaTheme="minorEastAsia"/>
            <w:noProof/>
            <w:lang w:eastAsia="en-GB"/>
          </w:rPr>
          <w:tab/>
        </w:r>
        <w:r w:rsidRPr="00985EFA">
          <w:rPr>
            <w:rStyle w:val="Hyperlink"/>
            <w:noProof/>
          </w:rPr>
          <w:t>Glacier Centrelines</w:t>
        </w:r>
        <w:r>
          <w:rPr>
            <w:noProof/>
            <w:webHidden/>
          </w:rPr>
          <w:tab/>
        </w:r>
        <w:r>
          <w:rPr>
            <w:noProof/>
            <w:webHidden/>
          </w:rPr>
          <w:fldChar w:fldCharType="begin"/>
        </w:r>
        <w:r>
          <w:rPr>
            <w:noProof/>
            <w:webHidden/>
          </w:rPr>
          <w:instrText xml:space="preserve"> PAGEREF _Toc448243017 \h </w:instrText>
        </w:r>
        <w:r>
          <w:rPr>
            <w:noProof/>
            <w:webHidden/>
          </w:rPr>
        </w:r>
        <w:r>
          <w:rPr>
            <w:noProof/>
            <w:webHidden/>
          </w:rPr>
          <w:fldChar w:fldCharType="separate"/>
        </w:r>
        <w:r w:rsidR="00424B0F">
          <w:rPr>
            <w:noProof/>
            <w:webHidden/>
          </w:rPr>
          <w:t>11</w:t>
        </w:r>
        <w:r>
          <w:rPr>
            <w:noProof/>
            <w:webHidden/>
          </w:rPr>
          <w:fldChar w:fldCharType="end"/>
        </w:r>
      </w:hyperlink>
    </w:p>
    <w:p w:rsidR="009668AD" w:rsidRDefault="005B15A0" w:rsidP="009668AD">
      <w:pPr>
        <w:jc w:val="both"/>
        <w:rPr>
          <w:b/>
        </w:rPr>
      </w:pPr>
      <w:r>
        <w:rPr>
          <w:b/>
        </w:rPr>
        <w:fldChar w:fldCharType="end"/>
      </w:r>
    </w:p>
    <w:p w:rsidR="009668AD" w:rsidRDefault="009668AD" w:rsidP="009668AD">
      <w:pPr>
        <w:pStyle w:val="Heading1"/>
        <w:jc w:val="both"/>
      </w:pPr>
      <w:bookmarkStart w:id="0" w:name="_Toc448243005"/>
      <w:r>
        <w:t>Introduction</w:t>
      </w:r>
      <w:bookmarkEnd w:id="0"/>
    </w:p>
    <w:p w:rsidR="009668AD" w:rsidRPr="009668AD" w:rsidRDefault="005B15A0" w:rsidP="009668AD">
      <w:pPr>
        <w:jc w:val="both"/>
        <w:rPr>
          <w:color w:val="0563C1" w:themeColor="hyperlink"/>
          <w:u w:val="single"/>
        </w:rPr>
      </w:pPr>
      <w:r w:rsidRPr="009668AD">
        <w:t xml:space="preserve">VOLTA (Volume and Topography Automation) is a research and educational tool for estimating ice thickness </w:t>
      </w:r>
      <w:r w:rsidR="009668AD" w:rsidRPr="009668AD">
        <w:t xml:space="preserve">and bed topography of glaciers using GIS datasets. VOLTA is written in the Python scripting language and executed via a graphical user interface (GUI) in ArcGIS in the same manner as any standard geoprocessing tool. It is available for download for academic research purposes via </w:t>
      </w:r>
      <w:hyperlink r:id="rId7" w:history="1">
        <w:r w:rsidR="009668AD" w:rsidRPr="009668AD">
          <w:rPr>
            <w:rStyle w:val="Hyperlink"/>
          </w:rPr>
          <w:t>https://github.com/williamjames/volta</w:t>
        </w:r>
      </w:hyperlink>
      <w:r w:rsidR="009668AD" w:rsidRPr="009668AD">
        <w:rPr>
          <w:rStyle w:val="Hyperlink"/>
        </w:rPr>
        <w:t xml:space="preserve">. </w:t>
      </w:r>
      <w:r w:rsidR="009668AD" w:rsidRPr="009668AD">
        <w:t>For further details on the development of VOLTA, please refer to the accompanying research paper.</w:t>
      </w:r>
    </w:p>
    <w:p w:rsidR="008535F6" w:rsidRPr="008451CF" w:rsidRDefault="008535F6" w:rsidP="009668AD">
      <w:pPr>
        <w:pStyle w:val="Heading1"/>
        <w:jc w:val="both"/>
      </w:pPr>
      <w:bookmarkStart w:id="1" w:name="_Toc448155039"/>
      <w:bookmarkStart w:id="2" w:name="_Toc448243006"/>
      <w:r w:rsidRPr="008451CF">
        <w:t>System Requirements</w:t>
      </w:r>
      <w:bookmarkEnd w:id="1"/>
      <w:bookmarkEnd w:id="2"/>
    </w:p>
    <w:p w:rsidR="008535F6" w:rsidRDefault="008535F6" w:rsidP="009668AD">
      <w:pPr>
        <w:pStyle w:val="ListParagraph"/>
        <w:numPr>
          <w:ilvl w:val="0"/>
          <w:numId w:val="9"/>
        </w:numPr>
        <w:jc w:val="both"/>
      </w:pPr>
      <w:r>
        <w:t>PC running ArcGIS 10.3.1 for desktop or above (older versions may work but are not supported)</w:t>
      </w:r>
    </w:p>
    <w:p w:rsidR="00BD54DF" w:rsidRDefault="003437D1" w:rsidP="009668AD">
      <w:pPr>
        <w:pStyle w:val="ListParagraph"/>
        <w:numPr>
          <w:ilvl w:val="0"/>
          <w:numId w:val="9"/>
        </w:numPr>
        <w:jc w:val="both"/>
      </w:pPr>
      <w:r>
        <w:t>SciP</w:t>
      </w:r>
      <w:r w:rsidR="00BD54DF">
        <w:t>y Stack for Python</w:t>
      </w:r>
    </w:p>
    <w:p w:rsidR="00E93D7E" w:rsidRDefault="00055019" w:rsidP="009668AD">
      <w:pPr>
        <w:jc w:val="both"/>
      </w:pPr>
      <w:r>
        <w:t>VOLTA requires the Sci</w:t>
      </w:r>
      <w:r w:rsidR="00E93D7E">
        <w:t>P</w:t>
      </w:r>
      <w:r>
        <w:t xml:space="preserve">y Stack and associated Python modules to </w:t>
      </w:r>
      <w:r w:rsidR="000658FA">
        <w:t xml:space="preserve">run correctly. Whilst </w:t>
      </w:r>
      <w:r w:rsidR="00BD54DF">
        <w:t xml:space="preserve">this is installed </w:t>
      </w:r>
      <w:r w:rsidR="00E93D7E">
        <w:t>automatically with a standard install of ArcGIS</w:t>
      </w:r>
      <w:r w:rsidR="00BD54DF">
        <w:t xml:space="preserve"> 10.3.1, it</w:t>
      </w:r>
      <w:r w:rsidR="000658FA">
        <w:t xml:space="preserve"> may not be on custom installs or with earlier versions of ArcGIS.</w:t>
      </w:r>
      <w:r w:rsidR="00BD54DF">
        <w:t xml:space="preserve"> T</w:t>
      </w:r>
      <w:r w:rsidR="00E93D7E">
        <w:t>o check if the SciPy Stack is installed and int</w:t>
      </w:r>
      <w:r w:rsidR="00BD54DF">
        <w:t xml:space="preserve">egrated with ArcGIS, open a new </w:t>
      </w:r>
      <w:r w:rsidR="00E93D7E">
        <w:t xml:space="preserve">ArcMap document and click the Python window button (figure </w:t>
      </w:r>
      <w:r w:rsidR="009668AD">
        <w:t>1a</w:t>
      </w:r>
      <w:r w:rsidR="00E93D7E">
        <w:t xml:space="preserve">). </w:t>
      </w:r>
      <w:r w:rsidR="000658FA">
        <w:t>On</w:t>
      </w:r>
      <w:r w:rsidR="00D429E5">
        <w:t>ce the command window is open,</w:t>
      </w:r>
      <w:r w:rsidR="000658FA">
        <w:t xml:space="preserve"> t</w:t>
      </w:r>
      <w:r w:rsidR="00E93D7E">
        <w:t>ype ‘</w:t>
      </w:r>
      <w:r w:rsidR="00E93D7E" w:rsidRPr="00170FEE">
        <w:t>import scipy’</w:t>
      </w:r>
      <w:r w:rsidR="00E93D7E">
        <w:t xml:space="preserve"> </w:t>
      </w:r>
      <w:r w:rsidR="00D429E5">
        <w:t xml:space="preserve">on the first line </w:t>
      </w:r>
      <w:r w:rsidR="00E93D7E">
        <w:t>and press return</w:t>
      </w:r>
      <w:r w:rsidR="00170FEE">
        <w:t>.</w:t>
      </w:r>
    </w:p>
    <w:p w:rsidR="009668AD" w:rsidRDefault="00E93D7E" w:rsidP="009668AD">
      <w:pPr>
        <w:jc w:val="both"/>
      </w:pPr>
      <w:r>
        <w:t>If a new primary pr</w:t>
      </w:r>
      <w:r w:rsidR="009668AD">
        <w:t>ompt (&gt;&gt;&gt;) is returned (figure 1a</w:t>
      </w:r>
      <w:r>
        <w:t xml:space="preserve">), </w:t>
      </w:r>
      <w:r w:rsidR="00D429E5">
        <w:t>SciPy is correctly installed and no further action is necessary</w:t>
      </w:r>
      <w:r>
        <w:t>. If the error ‘</w:t>
      </w:r>
      <w:r w:rsidRPr="00164C03">
        <w:rPr>
          <w:i/>
        </w:rPr>
        <w:t>No module named scipy’</w:t>
      </w:r>
      <w:r w:rsidR="002C65B9">
        <w:t xml:space="preserve"> is returned</w:t>
      </w:r>
      <w:r w:rsidR="009668AD">
        <w:t xml:space="preserve"> (figure 1b</w:t>
      </w:r>
      <w:r w:rsidR="000658FA">
        <w:t>)</w:t>
      </w:r>
      <w:r w:rsidR="002C65B9">
        <w:t>, installation o</w:t>
      </w:r>
      <w:r w:rsidR="003437D1">
        <w:t>f SciP</w:t>
      </w:r>
      <w:r w:rsidR="000658FA">
        <w:t>y is required.</w:t>
      </w:r>
    </w:p>
    <w:p w:rsidR="00E93D7E" w:rsidRPr="002C4304" w:rsidRDefault="00C3043E" w:rsidP="009668AD">
      <w:pPr>
        <w:pStyle w:val="ListParagraph"/>
        <w:jc w:val="both"/>
        <w:rPr>
          <w:b/>
        </w:rPr>
      </w:pPr>
      <w:r>
        <w:rPr>
          <w:b/>
          <w:noProof/>
          <w:lang w:eastAsia="en-GB"/>
        </w:rPr>
        <mc:AlternateContent>
          <mc:Choice Requires="wpg">
            <w:drawing>
              <wp:anchor distT="0" distB="0" distL="114300" distR="114300" simplePos="0" relativeHeight="251678720" behindDoc="0" locked="0" layoutInCell="1" allowOverlap="1">
                <wp:simplePos x="0" y="0"/>
                <wp:positionH relativeFrom="column">
                  <wp:align>center</wp:align>
                </wp:positionH>
                <wp:positionV relativeFrom="paragraph">
                  <wp:posOffset>6184</wp:posOffset>
                </wp:positionV>
                <wp:extent cx="5472000" cy="993600"/>
                <wp:effectExtent l="0" t="0" r="14605" b="16510"/>
                <wp:wrapNone/>
                <wp:docPr id="27" name="Group 27"/>
                <wp:cNvGraphicFramePr/>
                <a:graphic xmlns:a="http://schemas.openxmlformats.org/drawingml/2006/main">
                  <a:graphicData uri="http://schemas.microsoft.com/office/word/2010/wordprocessingGroup">
                    <wpg:wgp>
                      <wpg:cNvGrpSpPr/>
                      <wpg:grpSpPr>
                        <a:xfrm>
                          <a:off x="0" y="0"/>
                          <a:ext cx="5472000" cy="993600"/>
                          <a:chOff x="0" y="0"/>
                          <a:chExt cx="5471822" cy="995404"/>
                        </a:xfrm>
                      </wpg:grpSpPr>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36486" r="35757" b="85649"/>
                          <a:stretch/>
                        </pic:blipFill>
                        <pic:spPr bwMode="auto">
                          <a:xfrm>
                            <a:off x="270344" y="15903"/>
                            <a:ext cx="2350770" cy="971550"/>
                          </a:xfrm>
                          <a:prstGeom prst="rect">
                            <a:avLst/>
                          </a:prstGeom>
                          <a:ln w="9525" cap="flat" cmpd="sng" algn="ctr">
                            <a:solidFill>
                              <a:srgbClr val="C00000"/>
                            </a:solidFill>
                            <a:prstDash val="solid"/>
                            <a:round/>
                            <a:headEnd type="none" w="med" len="med"/>
                            <a:tailEnd type="none" w="med" len="med"/>
                          </a:ln>
                          <a:extLst>
                            <a:ext uri="{53640926-AAD7-44D8-BBD7-CCE9431645EC}">
                              <a14:shadowObscured xmlns:a14="http://schemas.microsoft.com/office/drawing/2010/main"/>
                            </a:ext>
                          </a:extLst>
                        </pic:spPr>
                      </pic:pic>
                      <wps:wsp>
                        <wps:cNvPr id="8" name="Straight Arrow Connector 8"/>
                        <wps:cNvCnPr/>
                        <wps:spPr>
                          <a:xfrm flipH="1" flipV="1">
                            <a:off x="962107" y="437322"/>
                            <a:ext cx="516834" cy="445273"/>
                          </a:xfrm>
                          <a:prstGeom prst="straightConnector1">
                            <a:avLst/>
                          </a:prstGeom>
                          <a:ln w="317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7" name="Picture 7"/>
                          <pic:cNvPicPr>
                            <a:picLocks noChangeAspect="1"/>
                          </pic:cNvPicPr>
                        </pic:nvPicPr>
                        <pic:blipFill rotWithShape="1">
                          <a:blip r:embed="rId9">
                            <a:extLst>
                              <a:ext uri="{28A0092B-C50C-407E-A947-70E740481C1C}">
                                <a14:useLocalDpi xmlns:a14="http://schemas.microsoft.com/office/drawing/2010/main" val="0"/>
                              </a:ext>
                            </a:extLst>
                          </a:blip>
                          <a:srcRect t="39377" r="56636"/>
                          <a:stretch/>
                        </pic:blipFill>
                        <pic:spPr bwMode="auto">
                          <a:xfrm>
                            <a:off x="3124862" y="23854"/>
                            <a:ext cx="2346960" cy="97155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7952"/>
                            <a:ext cx="349250" cy="254000"/>
                          </a:xfrm>
                          <a:prstGeom prst="rect">
                            <a:avLst/>
                          </a:prstGeom>
                          <a:noFill/>
                          <a:ln w="9525">
                            <a:noFill/>
                            <a:miter lim="800000"/>
                            <a:headEnd/>
                            <a:tailEnd/>
                          </a:ln>
                        </wps:spPr>
                        <wps:txbx>
                          <w:txbxContent>
                            <w:p w:rsidR="00104C8C" w:rsidRDefault="00104C8C">
                              <w:r>
                                <w:t>a)</w:t>
                              </w:r>
                            </w:p>
                          </w:txbxContent>
                        </wps:txbx>
                        <wps:bodyPr rot="0" vert="horz" wrap="square" lIns="91440" tIns="45720" rIns="91440" bIns="45720" anchor="t" anchorCtr="0">
                          <a:noAutofit/>
                        </wps:bodyPr>
                      </wps:wsp>
                      <wps:wsp>
                        <wps:cNvPr id="26" name="Text Box 2"/>
                        <wps:cNvSpPr txBox="1">
                          <a:spLocks noChangeArrowheads="1"/>
                        </wps:cNvSpPr>
                        <wps:spPr bwMode="auto">
                          <a:xfrm>
                            <a:off x="2870421" y="0"/>
                            <a:ext cx="349250" cy="254000"/>
                          </a:xfrm>
                          <a:prstGeom prst="rect">
                            <a:avLst/>
                          </a:prstGeom>
                          <a:noFill/>
                          <a:ln w="9525">
                            <a:noFill/>
                            <a:miter lim="800000"/>
                            <a:headEnd/>
                            <a:tailEnd/>
                          </a:ln>
                        </wps:spPr>
                        <wps:txbx>
                          <w:txbxContent>
                            <w:p w:rsidR="00104C8C" w:rsidRDefault="00104C8C" w:rsidP="00C3043E">
                              <w: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7" o:spid="_x0000_s1026" style="position:absolute;left:0;text-align:left;margin-left:0;margin-top:.5pt;width:430.85pt;height:78.25pt;z-index:251678720;mso-position-horizontal:center;mso-width-relative:margin;mso-height-relative:margin" coordsize="54718,9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703;top:159;width:23508;height:9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TBFXAAAAA2gAAAA8AAABkcnMvZG93bnJldi54bWxET02LwjAQvS/4H8IIXhZN1xWRahRxEept&#10;dQXxNjRjWm0mpYm2/vuNsLCn4fE+Z7HqbCUe1PjSsYKPUQKCOHe6ZKPg+LMdzkD4gKyxckwKnuRh&#10;tey9LTDVruU9PQ7BiBjCPkUFRQh1KqXPC7LoR64mjtzFNRZDhI2RusE2httKjpNkKi2WHBsKrGlT&#10;UH473K2C7Dz5fk9M3po2o8/r6bz+4p1RatDv1nMQgbrwL/5zZzrOh9crryuX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pMEVcAAAADaAAAADwAAAAAAAAAAAAAAAACfAgAA&#10;ZHJzL2Rvd25yZXYueG1sUEsFBgAAAAAEAAQA9wAAAIwDAAAAAA==&#10;" stroked="t" strokecolor="#c00000">
                  <v:stroke joinstyle="round"/>
                  <v:imagedata r:id="rId10" o:title="" cropbottom="56131f" cropleft="23911f" cropright="23434f"/>
                  <v:path arrowok="t"/>
                </v:shape>
                <v:shapetype id="_x0000_t32" coordsize="21600,21600" o:spt="32" o:oned="t" path="m,l21600,21600e" filled="f">
                  <v:path arrowok="t" fillok="f" o:connecttype="none"/>
                  <o:lock v:ext="edit" shapetype="t"/>
                </v:shapetype>
                <v:shape id="Straight Arrow Connector 8" o:spid="_x0000_s1028" type="#_x0000_t32" style="position:absolute;left:9621;top:4373;width:5168;height:445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vb8AAADaAAAADwAAAGRycy9kb3ducmV2LnhtbERPTWvCQBC9F/wPywi91YnFikRXUaGh&#10;h16aFrwO2TEbzc7G7Krpv+8eCh4f73u1GVyrbtyHxouG6SQDxVJ500it4ef7/WUBKkQSQ60X1vDL&#10;ATbr0dOKcuPv8sW3MtYqhUjISYONscsRQ2XZUZj4jiVxR987ign2NZqe7inctfiaZXN01EhqsNTx&#10;3nJ1Lq9Ow2XYFQdbFPttwNPsrcTP6oxB6+fxsF2CijzEh/jf/WE0pK3pSroBuP4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FVvb8AAADaAAAADwAAAAAAAAAAAAAAAACh&#10;AgAAZHJzL2Rvd25yZXYueG1sUEsFBgAAAAAEAAQA+QAAAI0DAAAAAA==&#10;" strokecolor="#c00000" strokeweight="2.5pt">
                  <v:stroke endarrow="block" joinstyle="miter"/>
                </v:shape>
                <v:shape id="Picture 7" o:spid="_x0000_s1029" type="#_x0000_t75" style="position:absolute;left:31248;top:238;width:23470;height:9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m6vrCAAAA2gAAAA8AAABkcnMvZG93bnJldi54bWxEj0GLwjAUhO/C/ofwFvamqYq6VKMsoosH&#10;D7Yrnh/N27bYvJQmtfXfG0HwOMzMN8xq05tK3KhxpWUF41EEgjizuuRcwflvP/wG4TyyxsoyKbiT&#10;g836Y7DCWNuOE7qlPhcBwi5GBYX3dSylywoy6Ea2Jg7ev20M+iCbXOoGuwA3lZxE0VwaLDksFFjT&#10;tqDsmrZGwbQ/tsfuzMnuPvsdX09tmU4vqVJfn/3PEoSn3r/Dr/ZBK1jA80q4AX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pur6wgAAANoAAAAPAAAAAAAAAAAAAAAAAJ8C&#10;AABkcnMvZG93bnJldi54bWxQSwUGAAAAAAQABAD3AAAAjgMAAAAA&#10;" stroked="t" strokecolor="windowText">
                  <v:stroke joinstyle="round"/>
                  <v:imagedata r:id="rId11" o:title="" croptop="25806f" cropright="37117f"/>
                  <v:path arrowok="t"/>
                </v:shape>
                <v:shapetype id="_x0000_t202" coordsize="21600,21600" o:spt="202" path="m,l,21600r21600,l21600,xe">
                  <v:stroke joinstyle="miter"/>
                  <v:path gradientshapeok="t" o:connecttype="rect"/>
                </v:shapetype>
                <v:shape id="Text Box 2" o:spid="_x0000_s1030" type="#_x0000_t202" style="position:absolute;top:79;width:349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104C8C" w:rsidRDefault="00104C8C">
                        <w:r>
                          <w:t>a)</w:t>
                        </w:r>
                      </w:p>
                    </w:txbxContent>
                  </v:textbox>
                </v:shape>
                <v:shape id="Text Box 2" o:spid="_x0000_s1031" type="#_x0000_t202" style="position:absolute;left:28704;width:349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104C8C" w:rsidRDefault="00104C8C" w:rsidP="00C3043E">
                        <w:r>
                          <w:t>b)</w:t>
                        </w:r>
                      </w:p>
                    </w:txbxContent>
                  </v:textbox>
                </v:shape>
              </v:group>
            </w:pict>
          </mc:Fallback>
        </mc:AlternateContent>
      </w:r>
    </w:p>
    <w:p w:rsidR="00E93D7E" w:rsidRDefault="00E93D7E" w:rsidP="009668AD">
      <w:pPr>
        <w:pStyle w:val="ListParagraph"/>
        <w:jc w:val="both"/>
      </w:pPr>
    </w:p>
    <w:p w:rsidR="00824A1C" w:rsidRDefault="00824A1C" w:rsidP="009668AD">
      <w:pPr>
        <w:jc w:val="both"/>
      </w:pPr>
    </w:p>
    <w:p w:rsidR="000658FA" w:rsidRDefault="000658FA" w:rsidP="009668AD">
      <w:pPr>
        <w:jc w:val="both"/>
      </w:pPr>
    </w:p>
    <w:p w:rsidR="00C3043E" w:rsidRDefault="009668AD" w:rsidP="009668AD">
      <w:pPr>
        <w:tabs>
          <w:tab w:val="left" w:pos="2166"/>
        </w:tabs>
        <w:jc w:val="both"/>
      </w:pPr>
      <w:r w:rsidRPr="00947A6E">
        <w:rPr>
          <w:b/>
        </w:rPr>
        <w:t>Fig. 1a)</w:t>
      </w:r>
      <w:r>
        <w:t xml:space="preserve"> Location of Python window button in ArcMap and example of message returned with successful SciPy integration. </w:t>
      </w:r>
      <w:r>
        <w:rPr>
          <w:b/>
        </w:rPr>
        <w:t>b</w:t>
      </w:r>
      <w:r w:rsidRPr="009668AD">
        <w:rPr>
          <w:b/>
        </w:rPr>
        <w:t>)</w:t>
      </w:r>
      <w:r>
        <w:t xml:space="preserve"> Error message returned if SciPy is not successfully installed/integrated.</w:t>
      </w:r>
    </w:p>
    <w:p w:rsidR="00C3043E" w:rsidRDefault="00C3043E" w:rsidP="009668AD">
      <w:pPr>
        <w:tabs>
          <w:tab w:val="left" w:pos="2166"/>
        </w:tabs>
        <w:jc w:val="both"/>
      </w:pPr>
    </w:p>
    <w:p w:rsidR="00BD54DF" w:rsidRDefault="00D429E5" w:rsidP="009668AD">
      <w:pPr>
        <w:tabs>
          <w:tab w:val="left" w:pos="2166"/>
        </w:tabs>
        <w:jc w:val="both"/>
      </w:pPr>
      <w:r>
        <w:t>If installation is required, d</w:t>
      </w:r>
      <w:r w:rsidR="000658FA" w:rsidRPr="000658FA">
        <w:t xml:space="preserve">ownload </w:t>
      </w:r>
      <w:r w:rsidR="00355CF5">
        <w:t xml:space="preserve">and unzip </w:t>
      </w:r>
      <w:r w:rsidR="000658FA" w:rsidRPr="000658FA">
        <w:t xml:space="preserve">the </w:t>
      </w:r>
      <w:r w:rsidR="003437D1">
        <w:t>SciP</w:t>
      </w:r>
      <w:r w:rsidR="000658FA">
        <w:t>y Stack</w:t>
      </w:r>
      <w:r w:rsidR="00355CF5">
        <w:t xml:space="preserve"> </w:t>
      </w:r>
      <w:hyperlink r:id="rId12" w:tooltip="scipy-0.16.0-win32-superpack-python2.7.zip" w:history="1">
        <w:r w:rsidR="00355CF5" w:rsidRPr="00D429E5">
          <w:rPr>
            <w:rFonts w:ascii="Helvetica" w:hAnsi="Helvetica" w:cs="Helvetica"/>
            <w:color w:val="4078C0"/>
            <w:sz w:val="20"/>
            <w:szCs w:val="20"/>
          </w:rPr>
          <w:t>scipy-0.16.0-win32-superpack-python2.7.zip</w:t>
        </w:r>
      </w:hyperlink>
      <w:r w:rsidR="00170FEE">
        <w:rPr>
          <w:rFonts w:ascii="Helvetica" w:hAnsi="Helvetica" w:cs="Helvetica"/>
          <w:color w:val="333333"/>
          <w:sz w:val="20"/>
          <w:szCs w:val="20"/>
        </w:rPr>
        <w:t xml:space="preserve"> </w:t>
      </w:r>
      <w:r w:rsidR="00355CF5" w:rsidRPr="00D429E5">
        <w:rPr>
          <w:rFonts w:ascii="Helvetica" w:hAnsi="Helvetica" w:cs="Helvetica"/>
          <w:color w:val="333333"/>
          <w:sz w:val="20"/>
          <w:szCs w:val="20"/>
        </w:rPr>
        <w:t xml:space="preserve">on the VOLTA </w:t>
      </w:r>
      <w:r w:rsidR="00355CF5">
        <w:t xml:space="preserve">github site </w:t>
      </w:r>
      <w:hyperlink r:id="rId13" w:history="1">
        <w:r w:rsidR="00355CF5" w:rsidRPr="004A2C4A">
          <w:rPr>
            <w:rStyle w:val="Hyperlink"/>
          </w:rPr>
          <w:t>https://github.com/williamjames/volta</w:t>
        </w:r>
      </w:hyperlink>
      <w:r w:rsidRPr="00D429E5">
        <w:rPr>
          <w:b/>
        </w:rPr>
        <w:t xml:space="preserve">. </w:t>
      </w:r>
      <w:r w:rsidR="005470AC">
        <w:t>Alternatively the SciP</w:t>
      </w:r>
      <w:r w:rsidR="00355CF5">
        <w:t xml:space="preserve">y stack may be downloaded </w:t>
      </w:r>
      <w:r w:rsidR="00164C03">
        <w:t xml:space="preserve">directly </w:t>
      </w:r>
      <w:r w:rsidR="00355CF5">
        <w:t xml:space="preserve">from </w:t>
      </w:r>
      <w:hyperlink r:id="rId14" w:history="1">
        <w:r w:rsidR="00BD54DF" w:rsidRPr="00ED3F3E">
          <w:rPr>
            <w:rStyle w:val="Hyperlink"/>
          </w:rPr>
          <w:t>https://www.scipy.org</w:t>
        </w:r>
      </w:hyperlink>
      <w:r w:rsidR="00BD54DF">
        <w:rPr>
          <w:b/>
        </w:rPr>
        <w:t xml:space="preserve">. </w:t>
      </w:r>
      <w:r>
        <w:t>Once unzipped, run</w:t>
      </w:r>
      <w:r w:rsidR="00164C03">
        <w:t xml:space="preserve"> </w:t>
      </w:r>
      <w:r w:rsidR="009E16C6">
        <w:t>installer</w:t>
      </w:r>
      <w:r w:rsidR="00164C03">
        <w:t>:</w:t>
      </w:r>
      <w:r w:rsidR="009E16C6">
        <w:t xml:space="preserve"> </w:t>
      </w:r>
      <w:r w:rsidR="009E16C6" w:rsidRPr="009E16C6">
        <w:t>scipy-0.16.0-win32-superpack-python2.7.exe</w:t>
      </w:r>
      <w:r w:rsidR="00C3043E">
        <w:t xml:space="preserve"> and follow</w:t>
      </w:r>
      <w:r w:rsidR="00170FEE">
        <w:t xml:space="preserve"> onscreen instructions</w:t>
      </w:r>
      <w:r w:rsidR="00BD54DF">
        <w:t xml:space="preserve">. </w:t>
      </w:r>
      <w:r w:rsidR="009E16C6">
        <w:t xml:space="preserve">If multiple installation of Python are present, make sure to select the Python installation used by ArcGIS (figure </w:t>
      </w:r>
      <w:r w:rsidR="00C3043E">
        <w:t>2</w:t>
      </w:r>
      <w:r w:rsidR="009E16C6">
        <w:t xml:space="preserve">). </w:t>
      </w:r>
    </w:p>
    <w:p w:rsidR="00355CF5" w:rsidRPr="000658FA" w:rsidRDefault="007F3D64" w:rsidP="009668AD">
      <w:pPr>
        <w:tabs>
          <w:tab w:val="left" w:pos="2166"/>
        </w:tabs>
        <w:jc w:val="both"/>
      </w:pPr>
      <w:r>
        <w:rPr>
          <w:noProof/>
          <w:lang w:eastAsia="en-GB"/>
        </w:rPr>
        <mc:AlternateContent>
          <mc:Choice Requires="wpg">
            <w:drawing>
              <wp:anchor distT="0" distB="0" distL="114300" distR="114300" simplePos="0" relativeHeight="251644928" behindDoc="1" locked="0" layoutInCell="1" allowOverlap="1" wp14:anchorId="332D415E" wp14:editId="6A318EDC">
                <wp:simplePos x="0" y="0"/>
                <wp:positionH relativeFrom="column">
                  <wp:align>center</wp:align>
                </wp:positionH>
                <wp:positionV relativeFrom="paragraph">
                  <wp:posOffset>607</wp:posOffset>
                </wp:positionV>
                <wp:extent cx="2934000" cy="1065600"/>
                <wp:effectExtent l="0" t="0" r="0" b="1270"/>
                <wp:wrapNone/>
                <wp:docPr id="29" name="Group 29"/>
                <wp:cNvGraphicFramePr/>
                <a:graphic xmlns:a="http://schemas.openxmlformats.org/drawingml/2006/main">
                  <a:graphicData uri="http://schemas.microsoft.com/office/word/2010/wordprocessingGroup">
                    <wpg:wgp>
                      <wpg:cNvGrpSpPr/>
                      <wpg:grpSpPr>
                        <a:xfrm>
                          <a:off x="0" y="0"/>
                          <a:ext cx="2934000" cy="1065600"/>
                          <a:chOff x="0" y="0"/>
                          <a:chExt cx="2933700" cy="1065005"/>
                        </a:xfrm>
                      </wpg:grpSpPr>
                      <pic:pic xmlns:pic="http://schemas.openxmlformats.org/drawingml/2006/picture">
                        <pic:nvPicPr>
                          <pic:cNvPr id="12" name="Picture 12"/>
                          <pic:cNvPicPr>
                            <a:picLocks noChangeAspect="1"/>
                          </pic:cNvPicPr>
                        </pic:nvPicPr>
                        <pic:blipFill rotWithShape="1">
                          <a:blip r:embed="rId15">
                            <a:extLst>
                              <a:ext uri="{28A0092B-C50C-407E-A947-70E740481C1C}">
                                <a14:useLocalDpi xmlns:a14="http://schemas.microsoft.com/office/drawing/2010/main" val="0"/>
                              </a:ext>
                            </a:extLst>
                          </a:blip>
                          <a:srcRect l="41763" t="35188" r="27380" b="59175"/>
                          <a:stretch/>
                        </pic:blipFill>
                        <pic:spPr bwMode="auto">
                          <a:xfrm>
                            <a:off x="0" y="0"/>
                            <a:ext cx="2933700" cy="4279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15">
                            <a:extLst>
                              <a:ext uri="{28A0092B-C50C-407E-A947-70E740481C1C}">
                                <a14:useLocalDpi xmlns:a14="http://schemas.microsoft.com/office/drawing/2010/main" val="0"/>
                              </a:ext>
                            </a:extLst>
                          </a:blip>
                          <a:srcRect l="41763" t="54408" r="27459" b="37222"/>
                          <a:stretch/>
                        </pic:blipFill>
                        <pic:spPr bwMode="auto">
                          <a:xfrm>
                            <a:off x="0" y="429370"/>
                            <a:ext cx="2925445" cy="6356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E376B04" id="Group 29" o:spid="_x0000_s1026" style="position:absolute;margin-left:0;margin-top:.05pt;width:231pt;height:83.9pt;z-index:-251671552;mso-position-horizontal:center;mso-width-relative:margin;mso-height-relative:margin" coordsize="29337,1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">
                <v:shape id="Picture 12" o:spid="_x0000_s1027" type="#_x0000_t75" style="position:absolute;width:29337;height:4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PpaLBAAAA2wAAAA8AAABkcnMvZG93bnJldi54bWxET01rwkAQvQv9D8sUetONQluJboIEhPbQ&#10;Q1Mv3sbsmA1mZ8PuatJ/3y0I3ubxPmdbTrYXN/Khc6xguchAEDdOd9wqOPzs52sQISJr7B2Tgl8K&#10;UBZPsy3m2o38Tbc6tiKFcMhRgYlxyKUMjSGLYeEG4sSdnbcYE/St1B7HFG57ucqyN2mx49RgcKDK&#10;UHOpr1bBTn/WstLH6mRGnr46/Z6tX71SL8/TbgMi0hQf4rv7Q6f5K/j/JR0gi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EPpaLBAAAA2wAAAA8AAAAAAAAAAAAAAAAAnwIA&#10;AGRycy9kb3ducmV2LnhtbFBLBQYAAAAABAAEAPcAAACNAwAAAAA=&#10;">
                  <v:imagedata r:id="rId16" o:title="" croptop="23061f" cropbottom="38781f" cropleft="27370f" cropright="17944f"/>
                  <v:path arrowok="t"/>
                </v:shape>
                <v:shape id="Picture 14" o:spid="_x0000_s1028" type="#_x0000_t75" style="position:absolute;top:4293;width:29254;height:6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jVtbCAAAA2wAAAA8AAABkcnMvZG93bnJldi54bWxET01rAjEQvRf8D2EKvRTNWqTI1ihFEVrB&#10;Q1cv3obNuLt0M1k2cRP/vREEb/N4n7NYRdOKgXrXWFYwnWQgiEurG64UHA/b8RyE88gaW8uk4EoO&#10;VsvRywJzbQP/0VD4SqQQdjkqqL3vcildWZNBN7EdceLOtjfoE+wrqXsMKdy08iPLPqXBhlNDjR2t&#10;ayr/i4tREDbx3e/CdX84x00xP63D/ncISr29xu8vEJ6if4of7h+d5s/g/ks6QC5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241bWwgAAANsAAAAPAAAAAAAAAAAAAAAAAJ8C&#10;AABkcnMvZG93bnJldi54bWxQSwUGAAAAAAQABAD3AAAAjgMAAAAA&#10;">
                  <v:imagedata r:id="rId16" o:title="" croptop="35657f" cropbottom="24394f" cropleft="27370f" cropright="17996f"/>
                  <v:path arrowok="t"/>
                </v:shape>
              </v:group>
            </w:pict>
          </mc:Fallback>
        </mc:AlternateContent>
      </w:r>
    </w:p>
    <w:p w:rsidR="000658FA" w:rsidRPr="000658FA" w:rsidRDefault="000658FA" w:rsidP="009668AD">
      <w:pPr>
        <w:tabs>
          <w:tab w:val="left" w:pos="2166"/>
        </w:tabs>
        <w:jc w:val="both"/>
        <w:rPr>
          <w:b/>
        </w:rPr>
      </w:pPr>
      <w:r>
        <w:rPr>
          <w:b/>
        </w:rPr>
        <w:tab/>
      </w:r>
    </w:p>
    <w:p w:rsidR="009E16C6" w:rsidRDefault="009E16C6" w:rsidP="009668AD">
      <w:pPr>
        <w:tabs>
          <w:tab w:val="left" w:pos="2166"/>
        </w:tabs>
        <w:jc w:val="both"/>
        <w:rPr>
          <w:b/>
        </w:rPr>
      </w:pPr>
    </w:p>
    <w:p w:rsidR="00BD54DF" w:rsidRDefault="00BD54DF" w:rsidP="009668AD">
      <w:pPr>
        <w:tabs>
          <w:tab w:val="left" w:pos="2166"/>
        </w:tabs>
        <w:jc w:val="both"/>
      </w:pPr>
    </w:p>
    <w:p w:rsidR="00C3043E" w:rsidRDefault="00C3043E" w:rsidP="009668AD">
      <w:pPr>
        <w:tabs>
          <w:tab w:val="left" w:pos="2166"/>
        </w:tabs>
        <w:jc w:val="both"/>
      </w:pPr>
      <w:r w:rsidRPr="00947A6E">
        <w:rPr>
          <w:b/>
        </w:rPr>
        <w:t>Fig. 2</w:t>
      </w:r>
      <w:r>
        <w:t xml:space="preserve"> Setting the </w:t>
      </w:r>
      <w:r w:rsidR="007F3D64">
        <w:t>SciPy installation to the Python version used by ArcGIS</w:t>
      </w:r>
    </w:p>
    <w:p w:rsidR="009E16C6" w:rsidRDefault="009E16C6" w:rsidP="009668AD">
      <w:pPr>
        <w:tabs>
          <w:tab w:val="left" w:pos="2166"/>
        </w:tabs>
        <w:jc w:val="both"/>
      </w:pPr>
      <w:r w:rsidRPr="009E16C6">
        <w:lastRenderedPageBreak/>
        <w:t>The Sci</w:t>
      </w:r>
      <w:r w:rsidR="003437D1">
        <w:t>P</w:t>
      </w:r>
      <w:r w:rsidRPr="009E16C6">
        <w:t xml:space="preserve">y stack should now be installed and integrated </w:t>
      </w:r>
      <w:r w:rsidR="00DD0ABB">
        <w:t xml:space="preserve">correctly </w:t>
      </w:r>
      <w:r w:rsidRPr="009E16C6">
        <w:t>with ArcGIS. Check for successful installati</w:t>
      </w:r>
      <w:r w:rsidR="00170FEE">
        <w:t>on using the method described previously</w:t>
      </w:r>
      <w:r w:rsidRPr="009E16C6">
        <w:t>.</w:t>
      </w:r>
    </w:p>
    <w:p w:rsidR="003437D1" w:rsidRDefault="003437D1" w:rsidP="009668AD">
      <w:pPr>
        <w:tabs>
          <w:tab w:val="left" w:pos="2166"/>
        </w:tabs>
        <w:jc w:val="both"/>
      </w:pPr>
      <w:r>
        <w:t xml:space="preserve">Further information on integrating ArcGIS and SciPy can be found at: </w:t>
      </w:r>
      <w:hyperlink r:id="rId17" w:history="1">
        <w:r w:rsidR="00BA7748" w:rsidRPr="00ED3F3E">
          <w:rPr>
            <w:rStyle w:val="Hyperlink"/>
          </w:rPr>
          <w:t>http://www.esri.com/esri-news/arcuser/winter-2015/integrating-arcgis-and-scipy</w:t>
        </w:r>
      </w:hyperlink>
    </w:p>
    <w:p w:rsidR="00BA7748" w:rsidRDefault="00BA7748" w:rsidP="009668AD">
      <w:pPr>
        <w:tabs>
          <w:tab w:val="left" w:pos="2166"/>
        </w:tabs>
        <w:jc w:val="both"/>
      </w:pPr>
    </w:p>
    <w:p w:rsidR="00BA7748" w:rsidRDefault="00BA7748" w:rsidP="009668AD">
      <w:pPr>
        <w:tabs>
          <w:tab w:val="left" w:pos="2166"/>
        </w:tabs>
        <w:jc w:val="both"/>
      </w:pPr>
    </w:p>
    <w:p w:rsidR="00170FEE" w:rsidRDefault="00170FEE" w:rsidP="009668AD">
      <w:pPr>
        <w:pStyle w:val="Heading1"/>
        <w:jc w:val="both"/>
      </w:pPr>
      <w:bookmarkStart w:id="3" w:name="_Toc448155040"/>
      <w:bookmarkStart w:id="4" w:name="_Toc448243007"/>
      <w:r w:rsidRPr="008451CF">
        <w:t>VOLTA set up</w:t>
      </w:r>
      <w:bookmarkEnd w:id="3"/>
      <w:bookmarkEnd w:id="4"/>
    </w:p>
    <w:p w:rsidR="00BA7748" w:rsidRPr="00BA7748" w:rsidRDefault="00BA7748" w:rsidP="00BA7748"/>
    <w:p w:rsidR="00170FEE" w:rsidRDefault="004307DF" w:rsidP="009668AD">
      <w:pPr>
        <w:tabs>
          <w:tab w:val="left" w:pos="2166"/>
        </w:tabs>
        <w:jc w:val="both"/>
      </w:pPr>
      <w:r>
        <w:t>The VOLTA package can be downloaded via the</w:t>
      </w:r>
      <w:r w:rsidR="00170FEE">
        <w:t xml:space="preserve"> </w:t>
      </w:r>
      <w:hyperlink r:id="rId18" w:tooltip="volta_1_2.zip" w:history="1">
        <w:r w:rsidR="00170FEE" w:rsidRPr="001561AD">
          <w:rPr>
            <w:rFonts w:ascii="Helvetica" w:hAnsi="Helvetica" w:cs="Helvetica"/>
            <w:color w:val="4078C0"/>
            <w:sz w:val="20"/>
            <w:szCs w:val="20"/>
          </w:rPr>
          <w:t>volta_1_2.zip</w:t>
        </w:r>
      </w:hyperlink>
      <w:r w:rsidR="00170FEE" w:rsidRPr="001561AD">
        <w:rPr>
          <w:rFonts w:ascii="Helvetica" w:hAnsi="Helvetica" w:cs="Helvetica"/>
          <w:color w:val="333333"/>
          <w:sz w:val="20"/>
          <w:szCs w:val="20"/>
        </w:rPr>
        <w:t xml:space="preserve"> file on VOLTA </w:t>
      </w:r>
      <w:r w:rsidR="00170FEE">
        <w:t xml:space="preserve">github site </w:t>
      </w:r>
      <w:hyperlink r:id="rId19" w:history="1">
        <w:r w:rsidR="00170FEE" w:rsidRPr="004A2C4A">
          <w:rPr>
            <w:rStyle w:val="Hyperlink"/>
          </w:rPr>
          <w:t>https://github.com/williamjames/volta</w:t>
        </w:r>
      </w:hyperlink>
    </w:p>
    <w:p w:rsidR="00170FEE" w:rsidRDefault="00E05302" w:rsidP="009668AD">
      <w:pPr>
        <w:tabs>
          <w:tab w:val="left" w:pos="2166"/>
        </w:tabs>
        <w:jc w:val="both"/>
      </w:pPr>
      <w:r>
        <w:t>The</w:t>
      </w:r>
      <w:r w:rsidR="00BC7120">
        <w:t xml:space="preserve"> package</w:t>
      </w:r>
      <w:r w:rsidR="00170FEE">
        <w:t xml:space="preserve"> contains </w:t>
      </w:r>
      <w:r w:rsidR="00C06437">
        <w:t>the VOLTA toolbox, associated Python scripts and sample test data:</w:t>
      </w:r>
    </w:p>
    <w:p w:rsidR="00C06437" w:rsidRDefault="00C06437" w:rsidP="009668AD">
      <w:pPr>
        <w:tabs>
          <w:tab w:val="left" w:pos="2166"/>
        </w:tabs>
        <w:jc w:val="both"/>
      </w:pPr>
      <w:r w:rsidRPr="00A37A8E">
        <w:rPr>
          <w:b/>
        </w:rPr>
        <w:t>volta_1_2.tbx</w:t>
      </w:r>
      <w:r>
        <w:t xml:space="preserve">: ArcGIS toolbox file </w:t>
      </w:r>
    </w:p>
    <w:p w:rsidR="00C06437" w:rsidRDefault="00C06437" w:rsidP="009668AD">
      <w:pPr>
        <w:tabs>
          <w:tab w:val="left" w:pos="2166"/>
        </w:tabs>
        <w:jc w:val="both"/>
      </w:pPr>
      <w:r w:rsidRPr="00A37A8E">
        <w:rPr>
          <w:b/>
        </w:rPr>
        <w:t>volta_1_2_test_data.gdb</w:t>
      </w:r>
      <w:r>
        <w:t>: An ArcGIS geodatabase containing example data (glacier outlines and DEM’s)</w:t>
      </w:r>
      <w:r w:rsidR="004307DF">
        <w:t xml:space="preserve"> for Patagonia and </w:t>
      </w:r>
      <w:r w:rsidR="005470AC">
        <w:t>S</w:t>
      </w:r>
      <w:r w:rsidR="005470AC" w:rsidRPr="00C06437">
        <w:t>torglaciären</w:t>
      </w:r>
    </w:p>
    <w:p w:rsidR="00DD0ABB" w:rsidRDefault="00DD0ABB" w:rsidP="009668AD">
      <w:pPr>
        <w:tabs>
          <w:tab w:val="left" w:pos="2166"/>
        </w:tabs>
        <w:jc w:val="both"/>
      </w:pPr>
      <w:r w:rsidRPr="00A37A8E">
        <w:rPr>
          <w:b/>
        </w:rPr>
        <w:t xml:space="preserve">patagonia_sample_volta.mxd: </w:t>
      </w:r>
      <w:r w:rsidRPr="00C06437">
        <w:t>sample map document for Patagonia region</w:t>
      </w:r>
    </w:p>
    <w:p w:rsidR="00DD0ABB" w:rsidRDefault="00DD0ABB" w:rsidP="009668AD">
      <w:pPr>
        <w:tabs>
          <w:tab w:val="left" w:pos="2166"/>
        </w:tabs>
        <w:jc w:val="both"/>
      </w:pPr>
      <w:r w:rsidRPr="00A37A8E">
        <w:rPr>
          <w:b/>
        </w:rPr>
        <w:t>storglaciaren_volta.mxd:</w:t>
      </w:r>
      <w:r>
        <w:t xml:space="preserve"> </w:t>
      </w:r>
      <w:r w:rsidRPr="00C06437">
        <w:t xml:space="preserve">sample map document for </w:t>
      </w:r>
      <w:r w:rsidR="005470AC">
        <w:t>S</w:t>
      </w:r>
      <w:r w:rsidR="005470AC" w:rsidRPr="00C06437">
        <w:t>torglaciären</w:t>
      </w:r>
    </w:p>
    <w:p w:rsidR="00C06437" w:rsidRDefault="00C06437" w:rsidP="009668AD">
      <w:pPr>
        <w:tabs>
          <w:tab w:val="left" w:pos="2166"/>
        </w:tabs>
        <w:jc w:val="both"/>
      </w:pPr>
      <w:r w:rsidRPr="00A37A8E">
        <w:rPr>
          <w:b/>
        </w:rPr>
        <w:t>volta_1_2_centreline.py</w:t>
      </w:r>
      <w:r>
        <w:t>: Python script code for glacier centreline production</w:t>
      </w:r>
    </w:p>
    <w:p w:rsidR="00C06437" w:rsidRPr="00A37A8E" w:rsidRDefault="00C06437" w:rsidP="009668AD">
      <w:pPr>
        <w:tabs>
          <w:tab w:val="left" w:pos="2166"/>
        </w:tabs>
        <w:jc w:val="both"/>
        <w:rPr>
          <w:b/>
        </w:rPr>
      </w:pPr>
      <w:r w:rsidRPr="00A37A8E">
        <w:rPr>
          <w:b/>
        </w:rPr>
        <w:t xml:space="preserve">volta_1_2_thickness.py: </w:t>
      </w:r>
      <w:r>
        <w:t>Python script code for ice thickness estimation</w:t>
      </w:r>
    </w:p>
    <w:p w:rsidR="004307DF" w:rsidRDefault="001561AD" w:rsidP="009668AD">
      <w:pPr>
        <w:tabs>
          <w:tab w:val="left" w:pos="2166"/>
        </w:tabs>
        <w:jc w:val="both"/>
      </w:pPr>
      <w:r w:rsidRPr="007707BE">
        <w:t>The following guide shows how VOLTA is executed for the ‘storglaciaren_volta.mxd</w:t>
      </w:r>
      <w:r w:rsidR="004307DF" w:rsidRPr="007707BE">
        <w:t>’ sample dataset included in the VOLTA package.</w:t>
      </w:r>
      <w:r w:rsidR="00DD0ABB">
        <w:t xml:space="preserve"> The</w:t>
      </w:r>
      <w:r w:rsidR="007707BE" w:rsidRPr="007707BE">
        <w:t xml:space="preserve"> process is the same for any project, with details of data requirements and preparation for new projects provided later in this document. It is recommended VOLTA is initially trialled on the included sample datasets (storglaciaren_volta.mxd and patagonia_sample_volta.mxd) to ensure correct functionality and performance before running on user specified data.</w:t>
      </w: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Pr="007707BE" w:rsidRDefault="00BA7748" w:rsidP="009668AD">
      <w:pPr>
        <w:tabs>
          <w:tab w:val="left" w:pos="2166"/>
        </w:tabs>
        <w:jc w:val="both"/>
      </w:pPr>
    </w:p>
    <w:p w:rsidR="00E05302" w:rsidRDefault="00E05302" w:rsidP="009668AD">
      <w:pPr>
        <w:pStyle w:val="Heading2"/>
        <w:jc w:val="both"/>
      </w:pPr>
      <w:bookmarkStart w:id="5" w:name="_Toc448155041"/>
      <w:bookmarkStart w:id="6" w:name="_Toc448243008"/>
      <w:r w:rsidRPr="008451CF">
        <w:lastRenderedPageBreak/>
        <w:t>Add</w:t>
      </w:r>
      <w:r w:rsidR="001561AD" w:rsidRPr="008451CF">
        <w:t>ing</w:t>
      </w:r>
      <w:r w:rsidRPr="008451CF">
        <w:t xml:space="preserve"> the VOLTA toolbox</w:t>
      </w:r>
      <w:bookmarkEnd w:id="5"/>
      <w:bookmarkEnd w:id="6"/>
    </w:p>
    <w:p w:rsidR="00BA7748" w:rsidRPr="00BA7748" w:rsidRDefault="00BA7748" w:rsidP="00BA7748"/>
    <w:p w:rsidR="00B72B65" w:rsidRDefault="00DD0ABB" w:rsidP="009668AD">
      <w:pPr>
        <w:tabs>
          <w:tab w:val="left" w:pos="2166"/>
        </w:tabs>
        <w:jc w:val="both"/>
      </w:pPr>
      <w:r>
        <w:t>VOLTA is executed</w:t>
      </w:r>
      <w:r w:rsidR="001561AD">
        <w:t xml:space="preserve"> as a standard ArcGIS geoprocessing toolbox</w:t>
      </w:r>
      <w:r>
        <w:t xml:space="preserve"> in ArcMap</w:t>
      </w:r>
      <w:r w:rsidR="001561AD">
        <w:t xml:space="preserve">. </w:t>
      </w:r>
      <w:r w:rsidR="00B72B65" w:rsidRPr="00B72B65">
        <w:t>To add the toolbox,</w:t>
      </w:r>
      <w:r>
        <w:t xml:space="preserve"> open an ArcMap document,</w:t>
      </w:r>
      <w:r w:rsidR="00B72B65" w:rsidRPr="00B72B65">
        <w:t xml:space="preserve"> click the toolbox button (figure </w:t>
      </w:r>
      <w:r w:rsidR="007F3D64">
        <w:t>3</w:t>
      </w:r>
      <w:r w:rsidR="00B72B65" w:rsidRPr="00B72B65">
        <w:t>), right click in the ArcToolbox window and select ‘Add Toolbox’. Navigate to the ‘volta_1_2’ folder</w:t>
      </w:r>
      <w:r>
        <w:t xml:space="preserve"> downloaded from</w:t>
      </w:r>
      <w:r w:rsidR="00B72B65" w:rsidRPr="00B72B65">
        <w:t xml:space="preserve"> </w:t>
      </w:r>
      <w:r>
        <w:t xml:space="preserve">the </w:t>
      </w:r>
      <w:r w:rsidRPr="001561AD">
        <w:rPr>
          <w:rFonts w:ascii="Helvetica" w:hAnsi="Helvetica" w:cs="Helvetica"/>
          <w:color w:val="333333"/>
          <w:sz w:val="20"/>
          <w:szCs w:val="20"/>
        </w:rPr>
        <w:t xml:space="preserve">VOLTA </w:t>
      </w:r>
      <w:r>
        <w:t>github</w:t>
      </w:r>
      <w:r w:rsidR="005470AC">
        <w:t xml:space="preserve"> site</w:t>
      </w:r>
      <w:r>
        <w:t xml:space="preserve"> </w:t>
      </w:r>
      <w:r w:rsidR="00B72B65" w:rsidRPr="00B72B65">
        <w:t>and select the toolbox</w:t>
      </w:r>
      <w:r>
        <w:t xml:space="preserve"> file</w:t>
      </w:r>
      <w:r w:rsidR="00B72B65" w:rsidRPr="00B72B65">
        <w:t xml:space="preserve"> </w:t>
      </w:r>
      <w:r>
        <w:t>(</w:t>
      </w:r>
      <w:r w:rsidR="00B72B65" w:rsidRPr="00B72B65">
        <w:t xml:space="preserve">‘volta_1_2.tbx’). </w:t>
      </w:r>
      <w:r w:rsidR="005470AC" w:rsidRPr="00B72B65">
        <w:t>Volta_1_2</w:t>
      </w:r>
      <w:r w:rsidR="00B72B65" w:rsidRPr="00B72B65">
        <w:t xml:space="preserve"> will now appear</w:t>
      </w:r>
      <w:r w:rsidR="001561AD">
        <w:t xml:space="preserve"> in the list, containing two tools: a centreline generation tool (‘</w:t>
      </w:r>
      <w:r w:rsidR="001561AD" w:rsidRPr="001561AD">
        <w:t>volta_1_2_centreline</w:t>
      </w:r>
      <w:r w:rsidR="001561AD">
        <w:t>’) and a thickness estimation tool (‘</w:t>
      </w:r>
      <w:r w:rsidR="001561AD" w:rsidRPr="001561AD">
        <w:t>volta_1_2_thickness</w:t>
      </w:r>
      <w:r w:rsidR="001561AD">
        <w:t xml:space="preserve">’), (figure </w:t>
      </w:r>
      <w:r w:rsidR="007F3D64">
        <w:t>4</w:t>
      </w:r>
      <w:r w:rsidR="001561AD">
        <w:t>).</w:t>
      </w:r>
    </w:p>
    <w:p w:rsidR="001561AD" w:rsidRDefault="007F3D64" w:rsidP="009668AD">
      <w:pPr>
        <w:tabs>
          <w:tab w:val="left" w:pos="2166"/>
        </w:tabs>
        <w:ind w:left="360"/>
        <w:jc w:val="both"/>
      </w:pPr>
      <w:r>
        <w:rPr>
          <w:noProof/>
          <w:lang w:eastAsia="en-GB"/>
        </w:rPr>
        <mc:AlternateContent>
          <mc:Choice Requires="wpg">
            <w:drawing>
              <wp:anchor distT="0" distB="0" distL="114300" distR="114300" simplePos="0" relativeHeight="251656192" behindDoc="1" locked="0" layoutInCell="1" allowOverlap="1" wp14:anchorId="5F0C019A" wp14:editId="6AA66C80">
                <wp:simplePos x="0" y="0"/>
                <wp:positionH relativeFrom="margin">
                  <wp:align>center</wp:align>
                </wp:positionH>
                <wp:positionV relativeFrom="paragraph">
                  <wp:posOffset>120346</wp:posOffset>
                </wp:positionV>
                <wp:extent cx="5603240" cy="1670050"/>
                <wp:effectExtent l="19050" t="19050" r="16510" b="25400"/>
                <wp:wrapNone/>
                <wp:docPr id="30" name="Group 30"/>
                <wp:cNvGraphicFramePr/>
                <a:graphic xmlns:a="http://schemas.openxmlformats.org/drawingml/2006/main">
                  <a:graphicData uri="http://schemas.microsoft.com/office/word/2010/wordprocessingGroup">
                    <wpg:wgp>
                      <wpg:cNvGrpSpPr/>
                      <wpg:grpSpPr>
                        <a:xfrm>
                          <a:off x="0" y="0"/>
                          <a:ext cx="5603240" cy="1670050"/>
                          <a:chOff x="0" y="0"/>
                          <a:chExt cx="5603240" cy="1670050"/>
                        </a:xfrm>
                      </wpg:grpSpPr>
                      <pic:pic xmlns:pic="http://schemas.openxmlformats.org/drawingml/2006/picture">
                        <pic:nvPicPr>
                          <pic:cNvPr id="16" name="Picture 16"/>
                          <pic:cNvPicPr>
                            <a:picLocks noChangeAspect="1"/>
                          </pic:cNvPicPr>
                        </pic:nvPicPr>
                        <pic:blipFill rotWithShape="1">
                          <a:blip r:embed="rId20">
                            <a:extLst>
                              <a:ext uri="{28A0092B-C50C-407E-A947-70E740481C1C}">
                                <a14:useLocalDpi xmlns:a14="http://schemas.microsoft.com/office/drawing/2010/main" val="0"/>
                              </a:ext>
                            </a:extLst>
                          </a:blip>
                          <a:srcRect t="4171" r="38098" b="72775"/>
                          <a:stretch/>
                        </pic:blipFill>
                        <pic:spPr bwMode="auto">
                          <a:xfrm>
                            <a:off x="0" y="0"/>
                            <a:ext cx="5603240" cy="1670050"/>
                          </a:xfrm>
                          <a:prstGeom prst="rect">
                            <a:avLst/>
                          </a:prstGeom>
                          <a:ln w="9525" cap="flat" cmpd="sng" algn="ctr">
                            <a:solidFill>
                              <a:srgbClr val="C00000"/>
                            </a:solidFill>
                            <a:prstDash val="solid"/>
                            <a:round/>
                            <a:headEnd type="none" w="med" len="med"/>
                            <a:tailEnd type="none" w="med" len="med"/>
                          </a:ln>
                          <a:extLst>
                            <a:ext uri="{53640926-AAD7-44D8-BBD7-CCE9431645EC}">
                              <a14:shadowObscured xmlns:a14="http://schemas.microsoft.com/office/drawing/2010/main"/>
                            </a:ext>
                          </a:extLst>
                        </pic:spPr>
                      </pic:pic>
                      <wps:wsp>
                        <wps:cNvPr id="18" name="Straight Arrow Connector 18"/>
                        <wps:cNvCnPr/>
                        <wps:spPr>
                          <a:xfrm flipV="1">
                            <a:off x="3522428" y="174929"/>
                            <a:ext cx="272294" cy="539395"/>
                          </a:xfrm>
                          <a:prstGeom prst="straightConnector1">
                            <a:avLst/>
                          </a:prstGeom>
                          <a:ln w="317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9AB0898" id="Group 30" o:spid="_x0000_s1026" style="position:absolute;margin-left:0;margin-top:9.5pt;width:441.2pt;height:131.5pt;z-index:-251660288;mso-position-horizontal:center;mso-position-horizontal-relative:margin" coordsize="56032,16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">
                <v:shape id="Picture 16" o:spid="_x0000_s1027" type="#_x0000_t75" style="position:absolute;width:56032;height:16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dGNDEAAAA2wAAAA8AAABkcnMvZG93bnJldi54bWxEj92KwjAQhe8F3yGM4I1ourKIVKOIrrLs&#10;heDPAwzN2BabSW1ibX36jSB4N8M555sz82VjClFT5XLLCr5GEQjixOqcUwXn03Y4BeE8ssbCMilo&#10;ycFy0e3MMdb2wQeqjz4VAcIuRgWZ92UspUsyMuhGtiQO2sVWBn1Yq1TqCh8Bbgo5jqKJNJhzuJBh&#10;SeuMkuvxbgLlbz9or891/V3cdk8sf9oN7Vql+r1mNQPhqfEf8zv9q0P9Cbx+CQPIx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dGNDEAAAA2wAAAA8AAAAAAAAAAAAAAAAA&#10;nwIAAGRycy9kb3ducmV2LnhtbFBLBQYAAAAABAAEAPcAAACQAwAAAAA=&#10;" stroked="t" strokecolor="#c00000">
                  <v:stroke joinstyle="round"/>
                  <v:imagedata r:id="rId21" o:title="" croptop="2734f" cropbottom="47694f" cropright="24968f"/>
                  <v:path arrowok="t"/>
                </v:shape>
                <v:shape id="Straight Arrow Connector 18" o:spid="_x0000_s1028" type="#_x0000_t32" style="position:absolute;left:35224;top:1749;width:2723;height:5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ZtrcUAAADbAAAADwAAAGRycy9kb3ducmV2LnhtbESPQWvCQBCF7wX/wzIFb82mHiRNXaWI&#10;LZ4UtQR6G7NjEszOhuxq0n/fOQi9zfDevPfNYjW6Vt2pD41nA69JCoq49LbhysD36fMlAxUissXW&#10;Mxn4pQCr5eRpgbn1Ax/ofoyVkhAOORqoY+xyrUNZk8OQ+I5YtIvvHUZZ+0rbHgcJd62epelcO2xY&#10;GmrsaF1TeT3enIH0Upzjbl9sXPa2vl1n56+f094ZM30eP95BRRrjv/lxvbWCL7Dyiwy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pZtrcUAAADbAAAADwAAAAAAAAAA&#10;AAAAAAChAgAAZHJzL2Rvd25yZXYueG1sUEsFBgAAAAAEAAQA+QAAAJMDAAAAAA==&#10;" strokecolor="#c00000" strokeweight="2.5pt">
                  <v:stroke endarrow="block" joinstyle="miter"/>
                </v:shape>
                <w10:wrap anchorx="margin"/>
              </v:group>
            </w:pict>
          </mc:Fallback>
        </mc:AlternateContent>
      </w:r>
    </w:p>
    <w:p w:rsidR="001561AD" w:rsidRDefault="001561AD" w:rsidP="009668AD">
      <w:pPr>
        <w:tabs>
          <w:tab w:val="left" w:pos="2166"/>
        </w:tabs>
        <w:ind w:left="360"/>
        <w:jc w:val="both"/>
      </w:pPr>
    </w:p>
    <w:p w:rsidR="001561AD" w:rsidRDefault="001561AD" w:rsidP="009668AD">
      <w:pPr>
        <w:tabs>
          <w:tab w:val="left" w:pos="2166"/>
        </w:tabs>
        <w:ind w:left="360"/>
        <w:jc w:val="both"/>
      </w:pPr>
    </w:p>
    <w:p w:rsidR="001561AD" w:rsidRDefault="001561AD" w:rsidP="009668AD">
      <w:pPr>
        <w:tabs>
          <w:tab w:val="left" w:pos="2166"/>
        </w:tabs>
        <w:ind w:left="360"/>
        <w:jc w:val="both"/>
      </w:pPr>
    </w:p>
    <w:p w:rsidR="001561AD" w:rsidRPr="00B72B65" w:rsidRDefault="001561AD" w:rsidP="009668AD">
      <w:pPr>
        <w:tabs>
          <w:tab w:val="left" w:pos="2166"/>
        </w:tabs>
        <w:ind w:left="360"/>
        <w:jc w:val="both"/>
      </w:pPr>
    </w:p>
    <w:p w:rsidR="007F3D64" w:rsidRDefault="007F3D64" w:rsidP="007F3D64">
      <w:pPr>
        <w:tabs>
          <w:tab w:val="left" w:pos="2166"/>
        </w:tabs>
        <w:jc w:val="both"/>
      </w:pPr>
    </w:p>
    <w:p w:rsidR="007F3D64" w:rsidRDefault="007F3D64" w:rsidP="007F3D64">
      <w:pPr>
        <w:tabs>
          <w:tab w:val="left" w:pos="2166"/>
        </w:tabs>
        <w:jc w:val="both"/>
      </w:pPr>
    </w:p>
    <w:p w:rsidR="00E05302" w:rsidRDefault="007F3D64" w:rsidP="007F3D64">
      <w:pPr>
        <w:tabs>
          <w:tab w:val="left" w:pos="2166"/>
        </w:tabs>
        <w:jc w:val="both"/>
      </w:pPr>
      <w:r w:rsidRPr="00947A6E">
        <w:rPr>
          <w:b/>
        </w:rPr>
        <w:t>Fig. 3</w:t>
      </w:r>
      <w:r>
        <w:t xml:space="preserve"> Location of ArcToolbox button in ArcMap and dialogue box for adding new toolbox</w:t>
      </w:r>
    </w:p>
    <w:p w:rsidR="00BA7748" w:rsidRDefault="00BA7748" w:rsidP="009668AD">
      <w:pPr>
        <w:tabs>
          <w:tab w:val="left" w:pos="2166"/>
        </w:tabs>
        <w:ind w:left="360"/>
        <w:jc w:val="both"/>
      </w:pPr>
    </w:p>
    <w:p w:rsidR="00BA7748" w:rsidRDefault="00BA7748" w:rsidP="009668AD">
      <w:pPr>
        <w:tabs>
          <w:tab w:val="left" w:pos="2166"/>
        </w:tabs>
        <w:ind w:left="360"/>
        <w:jc w:val="both"/>
      </w:pPr>
    </w:p>
    <w:p w:rsidR="00BA7748" w:rsidRDefault="00BA7748" w:rsidP="009668AD">
      <w:pPr>
        <w:tabs>
          <w:tab w:val="left" w:pos="2166"/>
        </w:tabs>
        <w:ind w:left="360"/>
        <w:jc w:val="both"/>
      </w:pPr>
      <w:r>
        <w:rPr>
          <w:noProof/>
          <w:lang w:eastAsia="en-GB"/>
        </w:rPr>
        <w:drawing>
          <wp:anchor distT="0" distB="0" distL="114300" distR="114300" simplePos="0" relativeHeight="251657216" behindDoc="1" locked="0" layoutInCell="1" allowOverlap="1" wp14:anchorId="04651D6F" wp14:editId="3626EEFC">
            <wp:simplePos x="0" y="0"/>
            <wp:positionH relativeFrom="margin">
              <wp:align>left</wp:align>
            </wp:positionH>
            <wp:positionV relativeFrom="paragraph">
              <wp:posOffset>222516</wp:posOffset>
            </wp:positionV>
            <wp:extent cx="2026285" cy="795020"/>
            <wp:effectExtent l="19050" t="19050" r="12065" b="2413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43145" t="47860" r="41993" b="44856"/>
                    <a:stretch/>
                  </pic:blipFill>
                  <pic:spPr bwMode="auto">
                    <a:xfrm>
                      <a:off x="0" y="0"/>
                      <a:ext cx="2026285" cy="795020"/>
                    </a:xfrm>
                    <a:prstGeom prst="rect">
                      <a:avLst/>
                    </a:prstGeom>
                    <a:ln>
                      <a:solidFill>
                        <a:srgbClr val="C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A7748" w:rsidRDefault="00BA7748" w:rsidP="009668AD">
      <w:pPr>
        <w:tabs>
          <w:tab w:val="left" w:pos="2166"/>
        </w:tabs>
        <w:ind w:left="360"/>
        <w:jc w:val="both"/>
      </w:pPr>
    </w:p>
    <w:p w:rsidR="00BA7748" w:rsidRDefault="00BA7748" w:rsidP="009668AD">
      <w:pPr>
        <w:tabs>
          <w:tab w:val="left" w:pos="2166"/>
        </w:tabs>
        <w:ind w:left="360"/>
        <w:jc w:val="both"/>
      </w:pPr>
    </w:p>
    <w:p w:rsidR="00E05302" w:rsidRPr="00C06437" w:rsidRDefault="00E05302" w:rsidP="009668AD">
      <w:pPr>
        <w:pStyle w:val="ListParagraph"/>
        <w:tabs>
          <w:tab w:val="left" w:pos="2166"/>
        </w:tabs>
        <w:jc w:val="both"/>
      </w:pPr>
    </w:p>
    <w:p w:rsidR="008451CF" w:rsidRDefault="007F3D64" w:rsidP="007F3D64">
      <w:pPr>
        <w:tabs>
          <w:tab w:val="left" w:pos="2166"/>
        </w:tabs>
        <w:jc w:val="both"/>
      </w:pPr>
      <w:r w:rsidRPr="00947A6E">
        <w:rPr>
          <w:b/>
        </w:rPr>
        <w:t>Fig. 4</w:t>
      </w:r>
      <w:r>
        <w:t xml:space="preserve"> VOLTA toolbox loaded in ArcMap</w:t>
      </w:r>
    </w:p>
    <w:p w:rsidR="00BA7748" w:rsidRDefault="00BA7748" w:rsidP="007F3D64">
      <w:pPr>
        <w:tabs>
          <w:tab w:val="left" w:pos="2166"/>
        </w:tabs>
        <w:jc w:val="both"/>
      </w:pPr>
    </w:p>
    <w:p w:rsidR="00B72B65" w:rsidRPr="008451CF" w:rsidRDefault="008451CF" w:rsidP="009668AD">
      <w:pPr>
        <w:pStyle w:val="Heading1"/>
        <w:jc w:val="both"/>
      </w:pPr>
      <w:bookmarkStart w:id="7" w:name="_Toc448155042"/>
      <w:bookmarkStart w:id="8" w:name="_Toc448243009"/>
      <w:r>
        <w:t>G</w:t>
      </w:r>
      <w:r w:rsidR="007707BE" w:rsidRPr="008451CF">
        <w:t>enerating centrelines</w:t>
      </w:r>
      <w:bookmarkEnd w:id="7"/>
      <w:bookmarkEnd w:id="8"/>
    </w:p>
    <w:p w:rsidR="008C106E" w:rsidRDefault="007707BE" w:rsidP="009668AD">
      <w:pPr>
        <w:tabs>
          <w:tab w:val="left" w:pos="2166"/>
        </w:tabs>
        <w:jc w:val="both"/>
      </w:pPr>
      <w:r w:rsidRPr="00F64351">
        <w:t xml:space="preserve">VOLTA initially estimates ice thickness values along a network of glacier centrelines, which may be automatically derived using the ‘volta_1_2_centreline’ tool. For full details of the centreline generation process, please refer to the </w:t>
      </w:r>
      <w:r w:rsidR="008C106E">
        <w:t>full VOLTA research paper</w:t>
      </w:r>
      <w:r w:rsidR="00F64351" w:rsidRPr="00F64351">
        <w:t xml:space="preserve">. </w:t>
      </w:r>
    </w:p>
    <w:p w:rsidR="006454EB" w:rsidRDefault="006454EB" w:rsidP="009668AD">
      <w:pPr>
        <w:tabs>
          <w:tab w:val="left" w:pos="2166"/>
        </w:tabs>
        <w:jc w:val="both"/>
      </w:pPr>
      <w:r>
        <w:t xml:space="preserve">To generate centreline(s), open the </w:t>
      </w:r>
      <w:r w:rsidRPr="00F64351">
        <w:t xml:space="preserve">‘volta_1_2_centreline’ </w:t>
      </w:r>
      <w:r>
        <w:t xml:space="preserve">tool and </w:t>
      </w:r>
      <w:r w:rsidR="008C106E">
        <w:t xml:space="preserve">specify the parameters as shown in figure </w:t>
      </w:r>
      <w:r w:rsidR="00581499">
        <w:t>5</w:t>
      </w:r>
      <w:r w:rsidR="008C106E">
        <w:t xml:space="preserve"> and described below. The examples shown are for the </w:t>
      </w:r>
      <w:r w:rsidR="005470AC">
        <w:t>Storglaciären</w:t>
      </w:r>
      <w:r w:rsidR="008C106E">
        <w:t xml:space="preserve"> test dataset included in the VOLTA package but the process is the same for other user specified projects.</w:t>
      </w:r>
    </w:p>
    <w:p w:rsidR="008C106E" w:rsidRDefault="008C106E" w:rsidP="00043055">
      <w:pPr>
        <w:tabs>
          <w:tab w:val="left" w:pos="2166"/>
        </w:tabs>
        <w:jc w:val="center"/>
      </w:pPr>
      <w:r>
        <w:rPr>
          <w:noProof/>
          <w:lang w:eastAsia="en-GB"/>
        </w:rPr>
        <w:lastRenderedPageBreak/>
        <w:drawing>
          <wp:inline distT="0" distB="0" distL="0" distR="0" wp14:anchorId="34090F82" wp14:editId="5AA4CA3D">
            <wp:extent cx="4058878" cy="19321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506" t="15086" r="28945" b="55431"/>
                    <a:stretch/>
                  </pic:blipFill>
                  <pic:spPr bwMode="auto">
                    <a:xfrm>
                      <a:off x="0" y="0"/>
                      <a:ext cx="4058878" cy="1932167"/>
                    </a:xfrm>
                    <a:prstGeom prst="rect">
                      <a:avLst/>
                    </a:prstGeom>
                    <a:ln>
                      <a:noFill/>
                    </a:ln>
                    <a:extLst>
                      <a:ext uri="{53640926-AAD7-44D8-BBD7-CCE9431645EC}">
                        <a14:shadowObscured xmlns:a14="http://schemas.microsoft.com/office/drawing/2010/main"/>
                      </a:ext>
                    </a:extLst>
                  </pic:spPr>
                </pic:pic>
              </a:graphicData>
            </a:graphic>
          </wp:inline>
        </w:drawing>
      </w:r>
    </w:p>
    <w:p w:rsidR="00581499" w:rsidRDefault="00581499" w:rsidP="009668AD">
      <w:pPr>
        <w:tabs>
          <w:tab w:val="left" w:pos="2166"/>
        </w:tabs>
        <w:jc w:val="both"/>
      </w:pPr>
      <w:r w:rsidRPr="00947A6E">
        <w:rPr>
          <w:b/>
        </w:rPr>
        <w:t>Fig. 5</w:t>
      </w:r>
      <w:r>
        <w:t xml:space="preserve"> VOLTA centreline tool GUI with parameters for </w:t>
      </w:r>
      <w:r w:rsidR="005470AC">
        <w:t>Storglaciären</w:t>
      </w:r>
      <w:r>
        <w:t xml:space="preserve"> test </w:t>
      </w:r>
      <w:r w:rsidR="005470AC">
        <w:t>dataset</w:t>
      </w:r>
    </w:p>
    <w:p w:rsidR="00581499" w:rsidRDefault="00581499" w:rsidP="009668AD">
      <w:pPr>
        <w:tabs>
          <w:tab w:val="left" w:pos="2166"/>
        </w:tabs>
        <w:jc w:val="both"/>
      </w:pPr>
    </w:p>
    <w:p w:rsidR="00255856" w:rsidRDefault="00255856" w:rsidP="009668AD">
      <w:pPr>
        <w:tabs>
          <w:tab w:val="left" w:pos="2166"/>
        </w:tabs>
        <w:jc w:val="both"/>
      </w:pPr>
      <w:r w:rsidRPr="006218E1">
        <w:rPr>
          <w:b/>
        </w:rPr>
        <w:t>Input glacier outline(s) feature class:</w:t>
      </w:r>
      <w:r>
        <w:t xml:space="preserve"> Select the glacier outlines layer from the drop-down menu</w:t>
      </w:r>
    </w:p>
    <w:p w:rsidR="00255856" w:rsidRDefault="00255856" w:rsidP="009668AD">
      <w:pPr>
        <w:tabs>
          <w:tab w:val="left" w:pos="2166"/>
        </w:tabs>
        <w:jc w:val="both"/>
      </w:pPr>
      <w:r w:rsidRPr="006218E1">
        <w:rPr>
          <w:b/>
        </w:rPr>
        <w:t>Input raster DEM:</w:t>
      </w:r>
      <w:r>
        <w:t xml:space="preserve"> Select the ice surface DEM from the drop-down menu</w:t>
      </w:r>
    </w:p>
    <w:p w:rsidR="00255856" w:rsidRPr="00D3536D" w:rsidRDefault="00255856" w:rsidP="009668AD">
      <w:pPr>
        <w:tabs>
          <w:tab w:val="left" w:pos="2166"/>
        </w:tabs>
        <w:jc w:val="both"/>
      </w:pPr>
      <w:r w:rsidRPr="00255856">
        <w:rPr>
          <w:b/>
        </w:rPr>
        <w:t xml:space="preserve">New tributary threshold 1 (%): </w:t>
      </w:r>
      <w:r w:rsidRPr="00D3536D">
        <w:t>Set by default at 30% but can be altered if required.</w:t>
      </w:r>
      <w:r w:rsidR="00D3536D">
        <w:t xml:space="preserve"> Relates to the generation of secondary centrelines by specifying </w:t>
      </w:r>
      <w:r>
        <w:t>the minimum increase in glacier area needed to define a new branch during the iterative ‘upstream area’ calculations</w:t>
      </w:r>
      <w:r w:rsidR="00D3536D">
        <w:t>. Increasing the value may lead to less secondary centrelines being produced as iterative increases in area will need to be larger before a new branch is defined.  Modifying this parameter may produce more reliable centrelines if the initial model run produces unrealistic centrelines. See the full VOLTA research paper for further information.</w:t>
      </w:r>
    </w:p>
    <w:p w:rsidR="00255856" w:rsidRDefault="00255856" w:rsidP="009668AD">
      <w:pPr>
        <w:tabs>
          <w:tab w:val="left" w:pos="2166"/>
        </w:tabs>
        <w:jc w:val="both"/>
      </w:pPr>
      <w:r w:rsidRPr="00255856">
        <w:rPr>
          <w:b/>
        </w:rPr>
        <w:t xml:space="preserve">New tributary threshold </w:t>
      </w:r>
      <w:r>
        <w:rPr>
          <w:b/>
        </w:rPr>
        <w:t>2</w:t>
      </w:r>
      <w:r w:rsidR="00D3536D">
        <w:rPr>
          <w:b/>
        </w:rPr>
        <w:t xml:space="preserve"> (%): </w:t>
      </w:r>
      <w:r w:rsidR="00D3536D">
        <w:t>Set by default at 20</w:t>
      </w:r>
      <w:r w:rsidR="00D3536D" w:rsidRPr="00D3536D">
        <w:t>% but can be altered if required</w:t>
      </w:r>
      <w:r w:rsidR="00D3536D">
        <w:t>. Relates to the generation of secondary centrelines by defining a minimum overall area for a new branch in relation to the overall glacier size. Increasing the value may lead to less secondary centrelines being produced</w:t>
      </w:r>
      <w:r w:rsidR="00A37A8E">
        <w:t xml:space="preserve"> as branches with smaller areas may be excluded.</w:t>
      </w:r>
      <w:r w:rsidR="00D3536D">
        <w:t xml:space="preserve"> Modifying this parameter may produce more reliable centrelines if the initial model run produces unrealistic centrelines. </w:t>
      </w:r>
    </w:p>
    <w:p w:rsidR="00A37A8E" w:rsidRDefault="0071322B" w:rsidP="009668AD">
      <w:pPr>
        <w:tabs>
          <w:tab w:val="left" w:pos="2166"/>
        </w:tabs>
        <w:jc w:val="both"/>
      </w:pPr>
      <w:r w:rsidRPr="00A37A8E">
        <w:rPr>
          <w:b/>
        </w:rPr>
        <w:t>Output Centr</w:t>
      </w:r>
      <w:r w:rsidR="004D5B29" w:rsidRPr="00A37A8E">
        <w:rPr>
          <w:b/>
        </w:rPr>
        <w:t>e</w:t>
      </w:r>
      <w:r w:rsidRPr="00A37A8E">
        <w:rPr>
          <w:b/>
        </w:rPr>
        <w:t>line(s) feature class</w:t>
      </w:r>
      <w:r w:rsidR="00A37A8E">
        <w:rPr>
          <w:b/>
        </w:rPr>
        <w:t>:</w:t>
      </w:r>
      <w:r>
        <w:t xml:space="preserve"> </w:t>
      </w:r>
      <w:r w:rsidR="00A37A8E">
        <w:t xml:space="preserve">Specify the location and filename for output centreline. This should be in the form of a file geodatabase feature class stored in an ArcGIS file geodatabase – in the example provided (figure </w:t>
      </w:r>
      <w:r w:rsidR="008100FF">
        <w:t>5</w:t>
      </w:r>
      <w:r w:rsidR="00A37A8E">
        <w:t>) the feature class is stored in the geodatabase provided as part of the VOLTA package (</w:t>
      </w:r>
      <w:r w:rsidR="00A37A8E" w:rsidRPr="00B111C7">
        <w:t>volta_1_2_test_data.gdb)</w:t>
      </w:r>
      <w:r w:rsidR="00A37A8E">
        <w:t>. Whilst possible, outputting centrelines as a shapefile (.shp) in a standard folder is not recommended, especially for larger datasets. For instructions for creating a new file geodat</w:t>
      </w:r>
      <w:r w:rsidR="00336665">
        <w:t>abase, please refer to section 6.1</w:t>
      </w:r>
      <w:r w:rsidR="00A37A8E">
        <w:t>.</w:t>
      </w: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BB6974" w:rsidP="009668AD">
      <w:pPr>
        <w:tabs>
          <w:tab w:val="left" w:pos="2166"/>
        </w:tabs>
        <w:jc w:val="both"/>
      </w:pPr>
      <w:r>
        <w:lastRenderedPageBreak/>
        <w:t xml:space="preserve">Once the parameters have been entered, run the tool by clicking OK. A dialogue box will </w:t>
      </w:r>
      <w:r w:rsidR="00043055">
        <w:t>update</w:t>
      </w:r>
      <w:r>
        <w:t xml:space="preserve"> the progress of the </w:t>
      </w:r>
      <w:r w:rsidR="006B683A">
        <w:t>tool</w:t>
      </w:r>
      <w:r>
        <w:t xml:space="preserve">, with the final output for the </w:t>
      </w:r>
      <w:r w:rsidR="008100FF">
        <w:t>Storglaciären</w:t>
      </w:r>
      <w:r w:rsidR="00043055">
        <w:t xml:space="preserve"> example shown in figure 6.</w:t>
      </w:r>
    </w:p>
    <w:p w:rsidR="00F64351" w:rsidRPr="00F64351" w:rsidRDefault="00043055" w:rsidP="009668AD">
      <w:pPr>
        <w:tabs>
          <w:tab w:val="left" w:pos="2166"/>
        </w:tabs>
        <w:jc w:val="both"/>
      </w:pPr>
      <w:r>
        <w:rPr>
          <w:noProof/>
          <w:lang w:eastAsia="en-GB"/>
        </w:rPr>
        <w:drawing>
          <wp:anchor distT="0" distB="0" distL="114300" distR="114300" simplePos="0" relativeHeight="251658240" behindDoc="1" locked="0" layoutInCell="1" allowOverlap="1" wp14:anchorId="574EC1D6" wp14:editId="036F1AF1">
            <wp:simplePos x="0" y="0"/>
            <wp:positionH relativeFrom="margin">
              <wp:align>center</wp:align>
            </wp:positionH>
            <wp:positionV relativeFrom="paragraph">
              <wp:posOffset>29956</wp:posOffset>
            </wp:positionV>
            <wp:extent cx="3934800" cy="2332800"/>
            <wp:effectExtent l="19050" t="19050" r="27940" b="1079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r="58104" b="68955"/>
                    <a:stretch/>
                  </pic:blipFill>
                  <pic:spPr bwMode="auto">
                    <a:xfrm>
                      <a:off x="0" y="0"/>
                      <a:ext cx="3934800" cy="2332800"/>
                    </a:xfrm>
                    <a:prstGeom prst="rect">
                      <a:avLst/>
                    </a:prstGeom>
                    <a:ln>
                      <a:solidFill>
                        <a:srgbClr val="C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64351" w:rsidRDefault="00F64351" w:rsidP="009668AD">
      <w:pPr>
        <w:tabs>
          <w:tab w:val="left" w:pos="2166"/>
        </w:tabs>
        <w:jc w:val="both"/>
        <w:rPr>
          <w:b/>
        </w:rPr>
      </w:pPr>
    </w:p>
    <w:p w:rsidR="001561AD" w:rsidRDefault="001561AD" w:rsidP="009668AD">
      <w:pPr>
        <w:tabs>
          <w:tab w:val="left" w:pos="2166"/>
        </w:tabs>
        <w:jc w:val="both"/>
        <w:rPr>
          <w:b/>
        </w:rPr>
      </w:pPr>
    </w:p>
    <w:p w:rsidR="008451CF" w:rsidRDefault="008451CF" w:rsidP="009668AD">
      <w:pPr>
        <w:tabs>
          <w:tab w:val="left" w:pos="2166"/>
        </w:tabs>
        <w:jc w:val="both"/>
        <w:rPr>
          <w:b/>
        </w:rPr>
      </w:pPr>
    </w:p>
    <w:p w:rsidR="008451CF" w:rsidRDefault="008451CF" w:rsidP="009668AD">
      <w:pPr>
        <w:tabs>
          <w:tab w:val="left" w:pos="2166"/>
        </w:tabs>
        <w:jc w:val="both"/>
        <w:rPr>
          <w:b/>
        </w:rPr>
      </w:pPr>
    </w:p>
    <w:p w:rsidR="00043055" w:rsidRDefault="00043055" w:rsidP="00043055">
      <w:pPr>
        <w:pStyle w:val="Heading2"/>
        <w:numPr>
          <w:ilvl w:val="0"/>
          <w:numId w:val="0"/>
        </w:numPr>
        <w:ind w:left="576"/>
        <w:jc w:val="both"/>
      </w:pPr>
      <w:bookmarkStart w:id="9" w:name="_Toc448155043"/>
    </w:p>
    <w:p w:rsidR="00043055" w:rsidRDefault="00043055" w:rsidP="00043055"/>
    <w:p w:rsidR="00043055" w:rsidRDefault="00043055" w:rsidP="00043055"/>
    <w:p w:rsidR="00043055" w:rsidRDefault="00043055" w:rsidP="00043055"/>
    <w:p w:rsidR="00043055" w:rsidRPr="00043055" w:rsidRDefault="00043055" w:rsidP="00043055">
      <w:r w:rsidRPr="00947A6E">
        <w:rPr>
          <w:b/>
        </w:rPr>
        <w:t>Fig. 6</w:t>
      </w:r>
      <w:r>
        <w:t xml:space="preserve"> </w:t>
      </w:r>
      <w:r w:rsidR="00336665">
        <w:t xml:space="preserve">VOLTA generated centrelines for the </w:t>
      </w:r>
      <w:r w:rsidR="001A630B">
        <w:t>Storglaciären</w:t>
      </w:r>
      <w:r w:rsidR="00336665">
        <w:t xml:space="preserve"> test dataset</w:t>
      </w:r>
    </w:p>
    <w:p w:rsidR="00B72B65" w:rsidRDefault="008C106E" w:rsidP="00043055">
      <w:pPr>
        <w:pStyle w:val="Heading2"/>
        <w:jc w:val="both"/>
      </w:pPr>
      <w:bookmarkStart w:id="10" w:name="_Toc448243010"/>
      <w:r w:rsidRPr="008451CF">
        <w:t>Manually generating centrelines</w:t>
      </w:r>
      <w:bookmarkEnd w:id="9"/>
      <w:bookmarkEnd w:id="10"/>
    </w:p>
    <w:p w:rsidR="00BA7748" w:rsidRPr="00BA7748" w:rsidRDefault="00BA7748" w:rsidP="00BA7748"/>
    <w:p w:rsidR="004642C2" w:rsidRDefault="008C106E" w:rsidP="009668AD">
      <w:pPr>
        <w:tabs>
          <w:tab w:val="left" w:pos="2166"/>
        </w:tabs>
        <w:jc w:val="both"/>
      </w:pPr>
      <w:r w:rsidRPr="004642C2">
        <w:t xml:space="preserve">In some cases, the automated centreline production tool may fail to generate satisfactory centrelines, often due to poor quality glacier outlines/DEM or unusual/complex </w:t>
      </w:r>
      <w:r w:rsidR="004642C2" w:rsidRPr="004642C2">
        <w:t>glacier outlines. In a test scenario VOLTA was able to generate acceptable centrelines in 91 % of cases. For further details of centreline generation and potential issues, please refer to the full VOLTA research paper.</w:t>
      </w:r>
      <w:r w:rsidR="004642C2">
        <w:t xml:space="preserve"> </w:t>
      </w:r>
    </w:p>
    <w:p w:rsidR="004642C2" w:rsidRDefault="004642C2" w:rsidP="009668AD">
      <w:pPr>
        <w:tabs>
          <w:tab w:val="left" w:pos="2166"/>
        </w:tabs>
        <w:jc w:val="both"/>
      </w:pPr>
      <w:r>
        <w:t>If VOLTA fails to generate acceptable centrelines, the process may be completed</w:t>
      </w:r>
      <w:r w:rsidR="000D7975">
        <w:t xml:space="preserve"> using alternative automated/semi-automated techniques </w:t>
      </w:r>
      <w:r w:rsidR="000D7975">
        <w:fldChar w:fldCharType="begin"/>
      </w:r>
      <w:r w:rsidR="000D7975">
        <w:instrText xml:space="preserve"> ADDIN EN.CITE &lt;EndNote&gt;&lt;Cite&gt;&lt;Author&gt;Kienholz&lt;/Author&gt;&lt;Year&gt;2014&lt;/Year&gt;&lt;RecNum&gt;137&lt;/RecNum&gt;&lt;Prefix&gt;e.g. &lt;/Prefix&gt;&lt;DisplayText&gt;(e.g. Kienholz et al. 2014)&lt;/DisplayText&gt;&lt;record&gt;&lt;rec-number&gt;137&lt;/rec-number&gt;&lt;foreign-keys&gt;&lt;key app="EN" db-id="azx0vwtd2vstfze0swc52dvpfsaartzx9zxd"&gt;137&lt;/key&gt;&lt;/foreign-keys&gt;&lt;ref-type name="Journal Article"&gt;17&lt;/ref-type&gt;&lt;contributors&gt;&lt;authors&gt;&lt;author&gt;Kienholz, C&lt;/author&gt;&lt;author&gt;Rich, JL&lt;/author&gt;&lt;author&gt;Arendt, AA&lt;/author&gt;&lt;author&gt;Hock, R&lt;/author&gt;&lt;/authors&gt;&lt;/contributors&gt;&lt;titles&gt;&lt;title&gt;A new method for deriving glacier centerlines applied to glaciers in Alaska and northwest Canada&lt;/title&gt;&lt;secondary-title&gt;The Cryosphere&lt;/secondary-title&gt;&lt;/titles&gt;&lt;periodical&gt;&lt;full-title&gt;The Cryosphere&lt;/full-title&gt;&lt;/periodical&gt;&lt;pages&gt;503-519&lt;/pages&gt;&lt;volume&gt;8&lt;/volume&gt;&lt;number&gt;2&lt;/number&gt;&lt;dates&gt;&lt;year&gt;2014&lt;/year&gt;&lt;/dates&gt;&lt;isbn&gt;1994-0416&lt;/isbn&gt;&lt;urls&gt;&lt;/urls&gt;&lt;/record&gt;&lt;/Cite&gt;&lt;/EndNote&gt;</w:instrText>
      </w:r>
      <w:r w:rsidR="000D7975">
        <w:fldChar w:fldCharType="separate"/>
      </w:r>
      <w:r w:rsidR="000D7975">
        <w:rPr>
          <w:noProof/>
        </w:rPr>
        <w:t>(</w:t>
      </w:r>
      <w:hyperlink w:anchor="_ENREF_1" w:tooltip="Kienholz, 2014 #137" w:history="1">
        <w:r w:rsidR="000D7975">
          <w:rPr>
            <w:noProof/>
          </w:rPr>
          <w:t>e.g. Kienholz et al. 2014</w:t>
        </w:r>
      </w:hyperlink>
      <w:r w:rsidR="000D7975">
        <w:rPr>
          <w:noProof/>
        </w:rPr>
        <w:t>)</w:t>
      </w:r>
      <w:r w:rsidR="000D7975">
        <w:fldChar w:fldCharType="end"/>
      </w:r>
      <w:r>
        <w:t xml:space="preserve"> </w:t>
      </w:r>
      <w:r w:rsidR="000D7975">
        <w:t xml:space="preserve">or by </w:t>
      </w:r>
      <w:r>
        <w:t>manually</w:t>
      </w:r>
      <w:r w:rsidR="006C5C82">
        <w:t xml:space="preserve"> tracing a line from the highest point of each branch to the lowest, linking the points of maximum surface curvature </w:t>
      </w:r>
      <w:r w:rsidR="006C5C82">
        <w:fldChar w:fldCharType="begin"/>
      </w:r>
      <w:r w:rsidR="006C5C82">
        <w:instrText xml:space="preserve"> ADDIN EN.CITE &lt;EndNote&gt;&lt;Cite&gt;&lt;Author&gt;Paul&lt;/Author&gt;&lt;Year&gt;2010&lt;/Year&gt;&lt;RecNum&gt;121&lt;/RecNum&gt;&lt;DisplayText&gt;(Paul et al. 2010)&lt;/DisplayText&gt;&lt;record&gt;&lt;rec-number&gt;121&lt;/rec-number&gt;&lt;foreign-keys&gt;&lt;key app="EN" db-id="azx0vwtd2vstfze0swc52dvpfsaartzx9zxd"&gt;121&lt;/key&gt;&lt;/foreign-keys&gt;&lt;ref-type name="Journal Article"&gt;17&lt;/ref-type&gt;&lt;contributors&gt;&lt;authors&gt;&lt;author&gt;Paul, Frank&lt;/author&gt;&lt;author&gt;Barry, RG&lt;/author&gt;&lt;author&gt;Cogley, JG&lt;/author&gt;&lt;author&gt;Frey, H&lt;/author&gt;&lt;author&gt;Haeberli, W&lt;/author&gt;&lt;author&gt;Ohmura, A&lt;/author&gt;&lt;author&gt;Ommanney, CSL&lt;/author&gt;&lt;author&gt;Raup, B&lt;/author&gt;&lt;author&gt;Rivera, A&lt;/author&gt;&lt;author&gt;Zemp, M&lt;/author&gt;&lt;/authors&gt;&lt;/contributors&gt;&lt;titles&gt;&lt;title&gt;Recommendations for the compilation of glacier inventory data from digital sources&lt;/title&gt;&lt;secondary-title&gt;Annals of Glaciology&lt;/secondary-title&gt;&lt;/titles&gt;&lt;periodical&gt;&lt;full-title&gt;Annals of Glaciology&lt;/full-title&gt;&lt;/periodical&gt;&lt;pages&gt;119-126&lt;/pages&gt;&lt;volume&gt;50&lt;/volume&gt;&lt;number&gt;53&lt;/number&gt;&lt;dates&gt;&lt;year&gt;2010&lt;/year&gt;&lt;/dates&gt;&lt;isbn&gt;0260-3055&lt;/isbn&gt;&lt;urls&gt;&lt;/urls&gt;&lt;/record&gt;&lt;/Cite&gt;&lt;/EndNote&gt;</w:instrText>
      </w:r>
      <w:r w:rsidR="006C5C82">
        <w:fldChar w:fldCharType="separate"/>
      </w:r>
      <w:r w:rsidR="006C5C82">
        <w:rPr>
          <w:noProof/>
        </w:rPr>
        <w:t>(</w:t>
      </w:r>
      <w:hyperlink w:anchor="_ENREF_2" w:tooltip="Paul, 2010 #121" w:history="1">
        <w:r w:rsidR="000D7975">
          <w:rPr>
            <w:noProof/>
          </w:rPr>
          <w:t>Paul et al. 2010</w:t>
        </w:r>
      </w:hyperlink>
      <w:r w:rsidR="006C5C82">
        <w:rPr>
          <w:noProof/>
        </w:rPr>
        <w:t>)</w:t>
      </w:r>
      <w:r w:rsidR="006C5C82">
        <w:fldChar w:fldCharType="end"/>
      </w:r>
      <w:r w:rsidR="006C5C82">
        <w:t>. This can be achieved in ArcGIS using a standard editing procedure, making sure the following rules are observed:</w:t>
      </w:r>
    </w:p>
    <w:p w:rsidR="006C5C82" w:rsidRDefault="006C5C82" w:rsidP="009668AD">
      <w:pPr>
        <w:pStyle w:val="ListParagraph"/>
        <w:numPr>
          <w:ilvl w:val="0"/>
          <w:numId w:val="11"/>
        </w:numPr>
        <w:tabs>
          <w:tab w:val="left" w:pos="2166"/>
        </w:tabs>
        <w:jc w:val="both"/>
      </w:pPr>
      <w:r>
        <w:t xml:space="preserve">Centrelines must not cross (but can ‘touch’) the boundary of the glacier outline they are being derived for, including any nunataks. </w:t>
      </w:r>
    </w:p>
    <w:p w:rsidR="006C5C82" w:rsidRDefault="000D7975" w:rsidP="009668AD">
      <w:pPr>
        <w:pStyle w:val="ListParagraph"/>
        <w:numPr>
          <w:ilvl w:val="0"/>
          <w:numId w:val="11"/>
        </w:numPr>
        <w:tabs>
          <w:tab w:val="left" w:pos="2166"/>
        </w:tabs>
        <w:jc w:val="both"/>
      </w:pPr>
      <w:r>
        <w:t>If multiple centrelines are created for a particular glacier outline, each individual centreline should still run to the terminus. This often means that multiple centrelines will share identical geometry after merging.</w:t>
      </w:r>
    </w:p>
    <w:p w:rsidR="008800F4" w:rsidRDefault="000D7975" w:rsidP="009668AD">
      <w:pPr>
        <w:pStyle w:val="ListParagraph"/>
        <w:numPr>
          <w:ilvl w:val="0"/>
          <w:numId w:val="11"/>
        </w:numPr>
        <w:tabs>
          <w:tab w:val="left" w:pos="2166"/>
        </w:tabs>
        <w:jc w:val="both"/>
      </w:pPr>
      <w:r>
        <w:t>Centrelines should be saved or exported as a file geodatabase feature class stored in an ArcGIS file geodatabase. Whilst possible, saving centrelines as a shapefile (.shp) in a standard folder is not recommended, especially for larger datasets.</w:t>
      </w:r>
    </w:p>
    <w:p w:rsidR="00BA7748" w:rsidRDefault="00BA7748" w:rsidP="00BA7748">
      <w:pPr>
        <w:tabs>
          <w:tab w:val="left" w:pos="2166"/>
        </w:tabs>
        <w:jc w:val="both"/>
      </w:pPr>
    </w:p>
    <w:p w:rsidR="00BA7748" w:rsidRDefault="00BA7748" w:rsidP="00BA7748">
      <w:pPr>
        <w:tabs>
          <w:tab w:val="left" w:pos="2166"/>
        </w:tabs>
        <w:jc w:val="both"/>
      </w:pPr>
    </w:p>
    <w:p w:rsidR="00BA7748" w:rsidRDefault="00BA7748" w:rsidP="00BA7748">
      <w:pPr>
        <w:tabs>
          <w:tab w:val="left" w:pos="2166"/>
        </w:tabs>
        <w:jc w:val="both"/>
      </w:pPr>
    </w:p>
    <w:p w:rsidR="00BA7748" w:rsidRDefault="00BA7748" w:rsidP="00BA7748">
      <w:pPr>
        <w:tabs>
          <w:tab w:val="left" w:pos="2166"/>
        </w:tabs>
        <w:jc w:val="both"/>
      </w:pPr>
    </w:p>
    <w:p w:rsidR="00BA7748" w:rsidRDefault="00BA7748" w:rsidP="00BA7748">
      <w:pPr>
        <w:tabs>
          <w:tab w:val="left" w:pos="2166"/>
        </w:tabs>
        <w:jc w:val="both"/>
      </w:pPr>
    </w:p>
    <w:p w:rsidR="000F6961" w:rsidRPr="000F6961" w:rsidRDefault="000F6961" w:rsidP="00947A6E">
      <w:pPr>
        <w:tabs>
          <w:tab w:val="left" w:pos="2166"/>
        </w:tabs>
        <w:jc w:val="both"/>
      </w:pPr>
    </w:p>
    <w:p w:rsidR="006B683A" w:rsidRPr="008451CF" w:rsidRDefault="0036283D" w:rsidP="009668AD">
      <w:pPr>
        <w:pStyle w:val="Heading1"/>
        <w:jc w:val="both"/>
      </w:pPr>
      <w:bookmarkStart w:id="11" w:name="_Toc448155044"/>
      <w:bookmarkStart w:id="12" w:name="_Toc448243011"/>
      <w:r w:rsidRPr="008451CF">
        <w:t>Estimating ice thickness</w:t>
      </w:r>
      <w:bookmarkEnd w:id="11"/>
      <w:bookmarkEnd w:id="12"/>
    </w:p>
    <w:p w:rsidR="008C106E" w:rsidRDefault="0036283D" w:rsidP="009668AD">
      <w:pPr>
        <w:tabs>
          <w:tab w:val="left" w:pos="2166"/>
        </w:tabs>
        <w:jc w:val="both"/>
      </w:pPr>
      <w:r>
        <w:t>Once centrelines have been generated, ice thickness values can be estimated using the ‘</w:t>
      </w:r>
      <w:r w:rsidRPr="001561AD">
        <w:t>volta_1_2_thickness</w:t>
      </w:r>
      <w:r>
        <w:t xml:space="preserve">’ tool. The tool initially estimates ice thickness at points along the centreline(s) and subsequently interpolates a fully distributed ice thickness raster within the boundaries of the glacier outlines supplied. </w:t>
      </w:r>
      <w:r w:rsidR="008C106E">
        <w:t>To estimate ice thickness values, open the ‘volta_1_2_thickness</w:t>
      </w:r>
      <w:r w:rsidR="008C106E" w:rsidRPr="00F64351">
        <w:t xml:space="preserve">’ </w:t>
      </w:r>
      <w:r w:rsidR="008C106E">
        <w:t xml:space="preserve">tool and specify the parameters as </w:t>
      </w:r>
      <w:r w:rsidR="00336665">
        <w:t>shown in figure 7</w:t>
      </w:r>
      <w:r w:rsidR="008C106E">
        <w:t xml:space="preserve"> and described below. The examples shown are for the </w:t>
      </w:r>
      <w:r w:rsidR="008100FF">
        <w:t>Storglaciären</w:t>
      </w:r>
      <w:r w:rsidR="008C106E">
        <w:t xml:space="preserve"> test dataset included in the VOLTA package but the process is the same for other user specified projects.</w:t>
      </w:r>
    </w:p>
    <w:p w:rsidR="0036283D" w:rsidRDefault="00BA7748" w:rsidP="009668AD">
      <w:pPr>
        <w:tabs>
          <w:tab w:val="left" w:pos="2166"/>
        </w:tabs>
        <w:jc w:val="both"/>
      </w:pPr>
      <w:r>
        <w:rPr>
          <w:noProof/>
          <w:lang w:eastAsia="en-GB"/>
        </w:rPr>
        <w:drawing>
          <wp:anchor distT="0" distB="0" distL="114300" distR="114300" simplePos="0" relativeHeight="251679744" behindDoc="1" locked="0" layoutInCell="1" allowOverlap="1" wp14:anchorId="6CDA8A62" wp14:editId="16FBBEA0">
            <wp:simplePos x="0" y="0"/>
            <wp:positionH relativeFrom="column">
              <wp:posOffset>456703</wp:posOffset>
            </wp:positionH>
            <wp:positionV relativeFrom="paragraph">
              <wp:posOffset>85974</wp:posOffset>
            </wp:positionV>
            <wp:extent cx="4611600" cy="4777200"/>
            <wp:effectExtent l="0" t="0" r="0" b="44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21228" t="15086" r="28539" b="19877"/>
                    <a:stretch/>
                  </pic:blipFill>
                  <pic:spPr bwMode="auto">
                    <a:xfrm>
                      <a:off x="0" y="0"/>
                      <a:ext cx="4611600" cy="477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00F4" w:rsidRDefault="008800F4" w:rsidP="009668AD">
      <w:pPr>
        <w:tabs>
          <w:tab w:val="left" w:pos="2166"/>
        </w:tabs>
        <w:jc w:val="both"/>
      </w:pPr>
    </w:p>
    <w:p w:rsidR="0036283D" w:rsidRDefault="0036283D" w:rsidP="009668AD">
      <w:pPr>
        <w:tabs>
          <w:tab w:val="left" w:pos="2166"/>
        </w:tabs>
        <w:jc w:val="both"/>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336665" w:rsidRDefault="00336665" w:rsidP="009668AD">
      <w:pPr>
        <w:tabs>
          <w:tab w:val="left" w:pos="2166"/>
        </w:tabs>
        <w:jc w:val="both"/>
        <w:rPr>
          <w:b/>
        </w:rPr>
      </w:pPr>
    </w:p>
    <w:p w:rsidR="00BA7748" w:rsidRDefault="00BA7748" w:rsidP="009668AD">
      <w:pPr>
        <w:tabs>
          <w:tab w:val="left" w:pos="2166"/>
        </w:tabs>
        <w:jc w:val="both"/>
        <w:rPr>
          <w:b/>
        </w:rPr>
      </w:pPr>
    </w:p>
    <w:p w:rsidR="00336665" w:rsidRDefault="00336665" w:rsidP="009668AD">
      <w:pPr>
        <w:tabs>
          <w:tab w:val="left" w:pos="2166"/>
        </w:tabs>
        <w:jc w:val="both"/>
        <w:rPr>
          <w:b/>
        </w:rPr>
      </w:pPr>
      <w:r>
        <w:rPr>
          <w:b/>
        </w:rPr>
        <w:t xml:space="preserve">Fig.7 </w:t>
      </w:r>
      <w:r>
        <w:t xml:space="preserve">VOLTA ice thickness tool GUI with parameters for </w:t>
      </w:r>
      <w:r w:rsidR="001A630B">
        <w:t>Storglaciären</w:t>
      </w:r>
      <w:r>
        <w:t xml:space="preserve"> test </w:t>
      </w:r>
      <w:r w:rsidR="001A630B">
        <w:t>dataset</w:t>
      </w:r>
    </w:p>
    <w:p w:rsidR="00336665" w:rsidRDefault="00336665" w:rsidP="009668AD">
      <w:pPr>
        <w:tabs>
          <w:tab w:val="left" w:pos="2166"/>
        </w:tabs>
        <w:jc w:val="both"/>
        <w:rPr>
          <w:b/>
        </w:rPr>
      </w:pPr>
    </w:p>
    <w:p w:rsidR="0036283D" w:rsidRDefault="008800F4" w:rsidP="009668AD">
      <w:pPr>
        <w:tabs>
          <w:tab w:val="left" w:pos="2166"/>
        </w:tabs>
        <w:jc w:val="both"/>
      </w:pPr>
      <w:r w:rsidRPr="006218E1">
        <w:rPr>
          <w:b/>
        </w:rPr>
        <w:t>Input centreline(s) feature class:</w:t>
      </w:r>
      <w:r>
        <w:t xml:space="preserve"> Select the centreline layer from the drop-down menu</w:t>
      </w:r>
    </w:p>
    <w:p w:rsidR="008800F4" w:rsidRDefault="008800F4" w:rsidP="009668AD">
      <w:pPr>
        <w:tabs>
          <w:tab w:val="left" w:pos="2166"/>
        </w:tabs>
        <w:jc w:val="both"/>
      </w:pPr>
      <w:r w:rsidRPr="006218E1">
        <w:rPr>
          <w:b/>
        </w:rPr>
        <w:t>Input raster DEM:</w:t>
      </w:r>
      <w:r>
        <w:t xml:space="preserve"> Select the ice surface DEM from the drop-down menu</w:t>
      </w:r>
    </w:p>
    <w:p w:rsidR="008800F4" w:rsidRDefault="008800F4" w:rsidP="009668AD">
      <w:pPr>
        <w:tabs>
          <w:tab w:val="left" w:pos="2166"/>
        </w:tabs>
        <w:jc w:val="both"/>
      </w:pPr>
      <w:r w:rsidRPr="006218E1">
        <w:rPr>
          <w:b/>
        </w:rPr>
        <w:t>Input glacier outline(s) feature class:</w:t>
      </w:r>
      <w:r>
        <w:t xml:space="preserve"> Select the glacier outlines layer from the drop-down menu</w:t>
      </w:r>
    </w:p>
    <w:p w:rsidR="008800F4" w:rsidRDefault="008800F4" w:rsidP="009668AD">
      <w:pPr>
        <w:tabs>
          <w:tab w:val="left" w:pos="2166"/>
        </w:tabs>
        <w:jc w:val="both"/>
      </w:pPr>
      <w:r w:rsidRPr="006218E1">
        <w:rPr>
          <w:b/>
        </w:rPr>
        <w:t>Ice Density:</w:t>
      </w:r>
      <w:r>
        <w:t xml:space="preserve"> </w:t>
      </w:r>
      <w:r w:rsidR="00764CB2">
        <w:t>Set by default at 900 km m</w:t>
      </w:r>
      <w:r w:rsidR="00764CB2" w:rsidRPr="00764CB2">
        <w:rPr>
          <w:vertAlign w:val="superscript"/>
        </w:rPr>
        <w:t>-3</w:t>
      </w:r>
      <w:r w:rsidR="00764CB2">
        <w:t>, but can be altered if required</w:t>
      </w:r>
    </w:p>
    <w:p w:rsidR="00764CB2" w:rsidRDefault="00764CB2" w:rsidP="009668AD">
      <w:pPr>
        <w:tabs>
          <w:tab w:val="left" w:pos="2166"/>
        </w:tabs>
        <w:jc w:val="both"/>
      </w:pPr>
      <w:r w:rsidRPr="006218E1">
        <w:rPr>
          <w:b/>
        </w:rPr>
        <w:lastRenderedPageBreak/>
        <w:t>Effective Slope Limit (degrees):</w:t>
      </w:r>
      <w:r>
        <w:t xml:space="preserve"> Set at 30</w:t>
      </w:r>
      <w:r w:rsidRPr="00764CB2">
        <w:rPr>
          <w:vertAlign w:val="superscript"/>
        </w:rPr>
        <w:t>o</w:t>
      </w:r>
      <w:r>
        <w:t xml:space="preserve"> but can be altered if required. This threshold determines at what limit steep parts of the valley wall are excluded from the width calculation. See the full VOLTA research paper for further information.</w:t>
      </w:r>
    </w:p>
    <w:p w:rsidR="00764CB2" w:rsidRDefault="00764CB2" w:rsidP="009668AD">
      <w:pPr>
        <w:tabs>
          <w:tab w:val="left" w:pos="2166"/>
        </w:tabs>
        <w:jc w:val="both"/>
      </w:pPr>
      <w:r w:rsidRPr="00D3536D">
        <w:rPr>
          <w:b/>
        </w:rPr>
        <w:t>Minimum Slope Limit (degrees):</w:t>
      </w:r>
      <w:r>
        <w:t xml:space="preserve"> Set at 4</w:t>
      </w:r>
      <w:r w:rsidRPr="00764CB2">
        <w:rPr>
          <w:vertAlign w:val="superscript"/>
        </w:rPr>
        <w:t>o</w:t>
      </w:r>
      <w:r>
        <w:t xml:space="preserve"> by default but can be altered if required. This threshold stops unrealistic ice thickness values being estimated in very flat regions. See the full VOLTA research paper for further information.</w:t>
      </w:r>
    </w:p>
    <w:p w:rsidR="00764CB2" w:rsidRDefault="00FB085F" w:rsidP="009668AD">
      <w:pPr>
        <w:tabs>
          <w:tab w:val="left" w:pos="2166"/>
        </w:tabs>
        <w:jc w:val="both"/>
      </w:pPr>
      <w:r w:rsidRPr="006218E1">
        <w:rPr>
          <w:b/>
        </w:rPr>
        <w:t>Use default point resolution (cellsize of DEM):</w:t>
      </w:r>
      <w:r>
        <w:t xml:space="preserve"> Enabled by default. If this option is enabled, initial points for ice thickness estimation will be placed on the centreline network at a spacing equal to the resolution of the DEM</w:t>
      </w:r>
    </w:p>
    <w:p w:rsidR="00FB085F" w:rsidRDefault="00FB085F" w:rsidP="009668AD">
      <w:pPr>
        <w:tabs>
          <w:tab w:val="left" w:pos="2166"/>
        </w:tabs>
        <w:jc w:val="both"/>
      </w:pPr>
      <w:r w:rsidRPr="006218E1">
        <w:rPr>
          <w:b/>
        </w:rPr>
        <w:t>User</w:t>
      </w:r>
      <w:r w:rsidR="006218E1">
        <w:rPr>
          <w:b/>
        </w:rPr>
        <w:t xml:space="preserve"> specified resolution</w:t>
      </w:r>
      <w:r w:rsidRPr="006218E1">
        <w:rPr>
          <w:b/>
        </w:rPr>
        <w:t>:</w:t>
      </w:r>
      <w:r>
        <w:t xml:space="preserve"> Only available if ‘Use default point resolution (cellsize of DEM)’ parameter is unchecked. Specify a value for the spacing between initial ice thickness estimation points. Specifying a larger value may improve processing time.</w:t>
      </w:r>
    </w:p>
    <w:p w:rsidR="006218E1" w:rsidRDefault="00FB085F" w:rsidP="009668AD">
      <w:pPr>
        <w:tabs>
          <w:tab w:val="left" w:pos="2166"/>
        </w:tabs>
        <w:jc w:val="both"/>
      </w:pPr>
      <w:r w:rsidRPr="006218E1">
        <w:rPr>
          <w:b/>
        </w:rPr>
        <w:t>Output point thickness feature class:</w:t>
      </w:r>
      <w:r>
        <w:t xml:space="preserve"> Specify the location and filename for</w:t>
      </w:r>
      <w:r w:rsidR="006218E1">
        <w:t xml:space="preserve"> output ice thickness estimation points. This should be in the form of a file geodatabase feature class stored in an ArcGIS file geodatabase – in the example provided (figure </w:t>
      </w:r>
      <w:r w:rsidR="001A630B">
        <w:t>7</w:t>
      </w:r>
      <w:r w:rsidR="006218E1">
        <w:t>) the feature class is stored in the geodatabase provided as part of the VOLTA package (</w:t>
      </w:r>
      <w:r w:rsidR="006218E1" w:rsidRPr="00B111C7">
        <w:t>volta_1_2_test_data.gdb)</w:t>
      </w:r>
      <w:r w:rsidR="006218E1">
        <w:t>. Whilst possible, outputting centrelines as a shapefile (.shp) in a standard folder is not recommended, especially for larger datasets. For instructions for creating a new file geodatabase, please refer to section</w:t>
      </w:r>
      <w:r w:rsidR="001A630B">
        <w:t xml:space="preserve"> 6.1</w:t>
      </w:r>
      <w:r w:rsidR="006218E1">
        <w:t>.</w:t>
      </w:r>
    </w:p>
    <w:p w:rsidR="006218E1" w:rsidRDefault="006218E1" w:rsidP="009668AD">
      <w:pPr>
        <w:tabs>
          <w:tab w:val="left" w:pos="2166"/>
        </w:tabs>
        <w:jc w:val="both"/>
      </w:pPr>
      <w:r w:rsidRPr="006218E1">
        <w:rPr>
          <w:b/>
        </w:rPr>
        <w:t xml:space="preserve">Generate ice thickness raster: </w:t>
      </w:r>
      <w:r>
        <w:t>Enabled by default. If this option is enabled, an ice thickness raster will be created. Disabling this option may be useful if only the centreline point estimates are required.</w:t>
      </w:r>
    </w:p>
    <w:p w:rsidR="006218E1" w:rsidRDefault="006218E1" w:rsidP="009668AD">
      <w:pPr>
        <w:tabs>
          <w:tab w:val="left" w:pos="2166"/>
        </w:tabs>
        <w:jc w:val="both"/>
      </w:pPr>
      <w:r w:rsidRPr="006218E1">
        <w:rPr>
          <w:b/>
        </w:rPr>
        <w:t>Use DEM cellsize:</w:t>
      </w:r>
      <w:r>
        <w:rPr>
          <w:b/>
        </w:rPr>
        <w:t xml:space="preserve"> </w:t>
      </w:r>
      <w:r>
        <w:t>Only available if ‘</w:t>
      </w:r>
      <w:r w:rsidRPr="00715ED8">
        <w:t>Generate ice thickness raster’</w:t>
      </w:r>
      <w:r>
        <w:rPr>
          <w:b/>
        </w:rPr>
        <w:t xml:space="preserve"> </w:t>
      </w:r>
      <w:r w:rsidR="00715ED8" w:rsidRPr="00715ED8">
        <w:t>is enabled.</w:t>
      </w:r>
      <w:r w:rsidR="00715ED8">
        <w:t xml:space="preserve"> If checked the output ice thickness raster will be of the same resolution as the input DEM</w:t>
      </w:r>
    </w:p>
    <w:p w:rsidR="00715ED8" w:rsidRDefault="00715ED8" w:rsidP="009668AD">
      <w:pPr>
        <w:tabs>
          <w:tab w:val="left" w:pos="2166"/>
        </w:tabs>
        <w:jc w:val="both"/>
      </w:pPr>
      <w:r w:rsidRPr="00715ED8">
        <w:rPr>
          <w:b/>
        </w:rPr>
        <w:t>Cellsize:</w:t>
      </w:r>
      <w:r>
        <w:rPr>
          <w:b/>
        </w:rPr>
        <w:t xml:space="preserve"> </w:t>
      </w:r>
      <w:r w:rsidRPr="00715ED8">
        <w:t>Only available if Use DEM cellsize is disabled</w:t>
      </w:r>
      <w:r>
        <w:t>. Specify a value for the resolution of the output ice thickness raster.</w:t>
      </w:r>
    </w:p>
    <w:p w:rsidR="00715ED8" w:rsidRDefault="00715ED8" w:rsidP="009668AD">
      <w:pPr>
        <w:tabs>
          <w:tab w:val="left" w:pos="2166"/>
        </w:tabs>
        <w:jc w:val="both"/>
      </w:pPr>
      <w:r w:rsidRPr="00715ED8">
        <w:rPr>
          <w:b/>
        </w:rPr>
        <w:t xml:space="preserve">Output ice thickness raster: </w:t>
      </w:r>
      <w:r>
        <w:t>Only available if ‘</w:t>
      </w:r>
      <w:r w:rsidRPr="00715ED8">
        <w:t>Generate ice thickness raster’</w:t>
      </w:r>
      <w:r>
        <w:rPr>
          <w:b/>
        </w:rPr>
        <w:t xml:space="preserve"> </w:t>
      </w:r>
      <w:r w:rsidRPr="00715ED8">
        <w:t>is enabled</w:t>
      </w:r>
      <w:r>
        <w:t>. Specify the location and filename for output ice thickness raster. This should be in the form of a f</w:t>
      </w:r>
      <w:r w:rsidRPr="00715ED8">
        <w:t xml:space="preserve">ile </w:t>
      </w:r>
      <w:r>
        <w:t>g</w:t>
      </w:r>
      <w:r w:rsidRPr="00715ED8">
        <w:t xml:space="preserve">eodatabase </w:t>
      </w:r>
      <w:r>
        <w:t>r</w:t>
      </w:r>
      <w:r w:rsidRPr="00715ED8">
        <w:t xml:space="preserve">aster </w:t>
      </w:r>
      <w:r>
        <w:t>d</w:t>
      </w:r>
      <w:r w:rsidRPr="00715ED8">
        <w:t xml:space="preserve">ataset </w:t>
      </w:r>
      <w:r>
        <w:t xml:space="preserve">stored in an ArcGIS file geodatabase – in the example provided (figure </w:t>
      </w:r>
      <w:r w:rsidR="001A630B">
        <w:t>7</w:t>
      </w:r>
      <w:r>
        <w:t>) the raster is stored in the geodatabase provided as part of the VOLTA package (</w:t>
      </w:r>
      <w:r w:rsidRPr="00B111C7">
        <w:t>volta_1_2_test_data.gdb)</w:t>
      </w:r>
      <w:r>
        <w:t>. For instructions for creating a new file geodatabase, please refer to section</w:t>
      </w:r>
      <w:r w:rsidR="001A630B">
        <w:t xml:space="preserve"> 6.1</w:t>
      </w:r>
      <w:r>
        <w:t>.</w:t>
      </w:r>
    </w:p>
    <w:p w:rsidR="00BA7748" w:rsidRDefault="00BA7748" w:rsidP="009668AD">
      <w:pPr>
        <w:tabs>
          <w:tab w:val="left" w:pos="2166"/>
        </w:tabs>
        <w:jc w:val="both"/>
      </w:pPr>
    </w:p>
    <w:p w:rsidR="00BA7748" w:rsidRDefault="000E562E" w:rsidP="000E562E">
      <w:pPr>
        <w:pStyle w:val="Heading2"/>
      </w:pPr>
      <w:bookmarkStart w:id="13" w:name="_Toc448243012"/>
      <w:r>
        <w:t>Interpreting the ice thickness results</w:t>
      </w:r>
      <w:bookmarkEnd w:id="13"/>
    </w:p>
    <w:p w:rsidR="000E562E" w:rsidRDefault="000E562E" w:rsidP="000E562E"/>
    <w:p w:rsidR="000E562E" w:rsidRDefault="000E562E" w:rsidP="000E562E">
      <w:r>
        <w:t xml:space="preserve">The VOLTA ice thickness estimation tool outputs two files – point thickness estimates along the centreline and (optionally) an ice thickness raster (Fig </w:t>
      </w:r>
      <w:r w:rsidR="00887632">
        <w:t>8</w:t>
      </w:r>
      <w:r>
        <w:t xml:space="preserve">). The ice thickness raster reports thickness values in relation to the input surface DEM for the regions covered by the glacier outline(s).A value of 0 denotes no ice coverage and larger values indicating greater ice thickness. The bed elevation (and ‘bed DEM’) can consequently be calculated by simply subtracting the thickness raster from the DEM (using the raster calculator tool in ArcGIS) if required. </w:t>
      </w:r>
    </w:p>
    <w:p w:rsidR="000E562E" w:rsidRDefault="000E562E" w:rsidP="000E562E">
      <w:r>
        <w:t>The raw point thickness estimates are output as a File Geodatabase Feature class (figure</w:t>
      </w:r>
      <w:r w:rsidR="00887632">
        <w:t xml:space="preserve"> 8</w:t>
      </w:r>
      <w:r>
        <w:t xml:space="preserve">), with additional details available in the associated attribute table (figure </w:t>
      </w:r>
      <w:r w:rsidR="00887632">
        <w:t>9</w:t>
      </w:r>
      <w:r>
        <w:t xml:space="preserve">). To access this table, right click on the </w:t>
      </w:r>
      <w:proofErr w:type="gramStart"/>
      <w:r>
        <w:t>points</w:t>
      </w:r>
      <w:proofErr w:type="gramEnd"/>
      <w:r>
        <w:t xml:space="preserve"> layer in the table of contents and select ‘Open Attribute Table’.</w:t>
      </w:r>
    </w:p>
    <w:p w:rsidR="000E562E" w:rsidRPr="000E562E" w:rsidRDefault="000E562E" w:rsidP="000E562E">
      <w:r>
        <w:rPr>
          <w:noProof/>
          <w:lang w:eastAsia="en-GB"/>
        </w:rPr>
        <w:drawing>
          <wp:inline distT="0" distB="0" distL="0" distR="0" wp14:anchorId="0B1030DD" wp14:editId="61CA6A8E">
            <wp:extent cx="3540642" cy="2293243"/>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3189" t="19942" r="24103" b="37386"/>
                    <a:stretch/>
                  </pic:blipFill>
                  <pic:spPr bwMode="auto">
                    <a:xfrm>
                      <a:off x="0" y="0"/>
                      <a:ext cx="3554219" cy="230203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BA7748" w:rsidRDefault="00887632" w:rsidP="009668AD">
      <w:pPr>
        <w:tabs>
          <w:tab w:val="left" w:pos="2166"/>
        </w:tabs>
        <w:jc w:val="both"/>
      </w:pPr>
      <w:r w:rsidRPr="00887632">
        <w:rPr>
          <w:b/>
        </w:rPr>
        <w:t>Fig. 8</w:t>
      </w:r>
      <w:r>
        <w:t xml:space="preserve"> VOLTA outputs for Storglaciären: ice thickness raster and centreline thickness points. Lighter shading represents thicker ice.</w:t>
      </w:r>
    </w:p>
    <w:p w:rsidR="00BA7748" w:rsidRDefault="000E562E" w:rsidP="009668AD">
      <w:pPr>
        <w:tabs>
          <w:tab w:val="left" w:pos="2166"/>
        </w:tabs>
        <w:jc w:val="both"/>
      </w:pPr>
      <w:r>
        <w:rPr>
          <w:noProof/>
          <w:lang w:eastAsia="en-GB"/>
        </w:rPr>
        <w:drawing>
          <wp:inline distT="0" distB="0" distL="0" distR="0" wp14:anchorId="22F40852" wp14:editId="7983DCEC">
            <wp:extent cx="5741581" cy="24857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7422" t="42434" r="21860" b="19296"/>
                    <a:stretch/>
                  </pic:blipFill>
                  <pic:spPr bwMode="auto">
                    <a:xfrm>
                      <a:off x="0" y="0"/>
                      <a:ext cx="5781588" cy="2503120"/>
                    </a:xfrm>
                    <a:prstGeom prst="rect">
                      <a:avLst/>
                    </a:prstGeom>
                    <a:ln>
                      <a:noFill/>
                    </a:ln>
                    <a:extLst>
                      <a:ext uri="{53640926-AAD7-44D8-BBD7-CCE9431645EC}">
                        <a14:shadowObscured xmlns:a14="http://schemas.microsoft.com/office/drawing/2010/main"/>
                      </a:ext>
                    </a:extLst>
                  </pic:spPr>
                </pic:pic>
              </a:graphicData>
            </a:graphic>
          </wp:inline>
        </w:drawing>
      </w:r>
    </w:p>
    <w:p w:rsidR="00BA7748" w:rsidRDefault="00887632" w:rsidP="009668AD">
      <w:pPr>
        <w:tabs>
          <w:tab w:val="left" w:pos="2166"/>
        </w:tabs>
        <w:jc w:val="both"/>
      </w:pPr>
      <w:r w:rsidRPr="00887632">
        <w:rPr>
          <w:b/>
        </w:rPr>
        <w:t xml:space="preserve">Fig. 9 </w:t>
      </w:r>
      <w:r w:rsidRPr="00887632">
        <w:t>Attribute table for ice thickness estimation points</w:t>
      </w:r>
    </w:p>
    <w:p w:rsidR="00BA7748" w:rsidRDefault="00424B0F" w:rsidP="009668AD">
      <w:pPr>
        <w:tabs>
          <w:tab w:val="left" w:pos="2166"/>
        </w:tabs>
        <w:jc w:val="both"/>
      </w:pPr>
      <w:r>
        <w:t>0</w:t>
      </w:r>
      <w:bookmarkStart w:id="14" w:name="_GoBack"/>
      <w:bookmarkEnd w:id="14"/>
      <w:r w:rsidR="000E562E">
        <w:t>Fields included in the attribute table are:</w:t>
      </w:r>
    </w:p>
    <w:p w:rsidR="000E562E" w:rsidRDefault="000E562E" w:rsidP="009668AD">
      <w:pPr>
        <w:tabs>
          <w:tab w:val="left" w:pos="2166"/>
        </w:tabs>
        <w:jc w:val="both"/>
      </w:pPr>
      <w:r w:rsidRPr="00887632">
        <w:rPr>
          <w:b/>
        </w:rPr>
        <w:t>OBJECTID:</w:t>
      </w:r>
      <w:r>
        <w:t xml:space="preserve"> </w:t>
      </w:r>
      <w:r w:rsidR="00BE0D3F">
        <w:t xml:space="preserve">Default ArcGIS field - </w:t>
      </w:r>
      <w:r>
        <w:t>Unique reference ID for each point</w:t>
      </w:r>
    </w:p>
    <w:p w:rsidR="000E562E" w:rsidRDefault="00BE0D3F" w:rsidP="009668AD">
      <w:pPr>
        <w:tabs>
          <w:tab w:val="left" w:pos="2166"/>
        </w:tabs>
        <w:jc w:val="both"/>
      </w:pPr>
      <w:r w:rsidRPr="00887632">
        <w:rPr>
          <w:b/>
        </w:rPr>
        <w:t>Shape</w:t>
      </w:r>
      <w:r>
        <w:t>: Default ArcGIS field – type of feature, in this case ‘Point’</w:t>
      </w:r>
    </w:p>
    <w:p w:rsidR="00BE0D3F" w:rsidRDefault="00BE0D3F" w:rsidP="009668AD">
      <w:pPr>
        <w:tabs>
          <w:tab w:val="left" w:pos="2166"/>
        </w:tabs>
        <w:jc w:val="both"/>
      </w:pPr>
      <w:r w:rsidRPr="00887632">
        <w:rPr>
          <w:b/>
        </w:rPr>
        <w:t>RASTERVALU:</w:t>
      </w:r>
      <w:r>
        <w:t xml:space="preserve"> DEM surface elevation</w:t>
      </w:r>
    </w:p>
    <w:p w:rsidR="00BE0D3F" w:rsidRDefault="00BE0D3F" w:rsidP="009668AD">
      <w:pPr>
        <w:tabs>
          <w:tab w:val="left" w:pos="2166"/>
        </w:tabs>
        <w:jc w:val="both"/>
      </w:pPr>
      <w:r w:rsidRPr="00887632">
        <w:rPr>
          <w:b/>
        </w:rPr>
        <w:t>EW:</w:t>
      </w:r>
      <w:r>
        <w:t xml:space="preserve"> Effective width – the glacier width at the specified point, not including any regions above the ‘Effective Slope Threshold’ limit defined in the input dialogue box</w:t>
      </w:r>
    </w:p>
    <w:p w:rsidR="00BE0D3F" w:rsidRDefault="00BE0D3F" w:rsidP="009668AD">
      <w:pPr>
        <w:tabs>
          <w:tab w:val="left" w:pos="2166"/>
        </w:tabs>
        <w:jc w:val="both"/>
      </w:pPr>
      <w:r w:rsidRPr="00887632">
        <w:rPr>
          <w:b/>
        </w:rPr>
        <w:t>FW:</w:t>
      </w:r>
      <w:r>
        <w:t xml:space="preserve"> Full width – the full glacier width at the specified point</w:t>
      </w:r>
    </w:p>
    <w:p w:rsidR="00BE0D3F" w:rsidRDefault="00BE0D3F" w:rsidP="009668AD">
      <w:pPr>
        <w:tabs>
          <w:tab w:val="left" w:pos="2166"/>
        </w:tabs>
        <w:jc w:val="both"/>
      </w:pPr>
      <w:r w:rsidRPr="00887632">
        <w:rPr>
          <w:b/>
        </w:rPr>
        <w:t xml:space="preserve">f_type: </w:t>
      </w:r>
      <w:r>
        <w:t xml:space="preserve">Field to describe which ice thickness estimation method has been used – W denotes the independent width at this point has been used whilst A denotes the tributary averaged value has been used. For information regarding the different methods of thickness calculation, and the conditions upon which VOLTA uses each, </w:t>
      </w:r>
      <w:r w:rsidRPr="009668AD">
        <w:t>please refer to the accompanying research paper</w:t>
      </w:r>
      <w:r>
        <w:t>.</w:t>
      </w:r>
    </w:p>
    <w:p w:rsidR="00BE0D3F" w:rsidRDefault="00BE0D3F" w:rsidP="009668AD">
      <w:pPr>
        <w:tabs>
          <w:tab w:val="left" w:pos="2166"/>
        </w:tabs>
        <w:jc w:val="both"/>
      </w:pPr>
      <w:r w:rsidRPr="00887632">
        <w:rPr>
          <w:b/>
        </w:rPr>
        <w:t>Degrees:</w:t>
      </w:r>
      <w:r>
        <w:t xml:space="preserve"> The centreline surface slope at the specified point. For more information on the distance over which the slope is calculated, please refer to </w:t>
      </w:r>
      <w:r w:rsidRPr="009668AD">
        <w:t>the accompanying research paper</w:t>
      </w:r>
      <w:r>
        <w:t>.</w:t>
      </w:r>
    </w:p>
    <w:p w:rsidR="00BE0D3F" w:rsidRDefault="00BE0D3F" w:rsidP="009668AD">
      <w:pPr>
        <w:tabs>
          <w:tab w:val="left" w:pos="2166"/>
        </w:tabs>
        <w:jc w:val="both"/>
      </w:pPr>
      <w:r w:rsidRPr="00887632">
        <w:rPr>
          <w:b/>
        </w:rPr>
        <w:t>Thickness:</w:t>
      </w:r>
      <w:r>
        <w:t xml:space="preserve"> The estimated ice thickness at the specified point. A value of 0 represents no ice whilst larger values represent thicker ice.</w:t>
      </w:r>
    </w:p>
    <w:p w:rsidR="00BE0D3F" w:rsidRDefault="00BE0D3F" w:rsidP="009668AD">
      <w:pPr>
        <w:tabs>
          <w:tab w:val="left" w:pos="2166"/>
        </w:tabs>
        <w:jc w:val="both"/>
      </w:pPr>
      <w:proofErr w:type="spellStart"/>
      <w:r w:rsidRPr="00887632">
        <w:rPr>
          <w:b/>
        </w:rPr>
        <w:t>Poly_id</w:t>
      </w:r>
      <w:proofErr w:type="spellEnd"/>
      <w:r w:rsidRPr="00887632">
        <w:rPr>
          <w:b/>
        </w:rPr>
        <w:t>:</w:t>
      </w:r>
      <w:r>
        <w:t xml:space="preserve"> </w:t>
      </w:r>
      <w:r w:rsidR="00887632">
        <w:t>Identifies which glacier outline the specified is within. Useful when multiple outlines are used.</w:t>
      </w:r>
    </w:p>
    <w:p w:rsidR="00887632" w:rsidRDefault="00887632" w:rsidP="009668AD">
      <w:pPr>
        <w:tabs>
          <w:tab w:val="left" w:pos="2166"/>
        </w:tabs>
        <w:jc w:val="both"/>
      </w:pPr>
      <w:proofErr w:type="spellStart"/>
      <w:r w:rsidRPr="00887632">
        <w:rPr>
          <w:b/>
        </w:rPr>
        <w:t>shape_f</w:t>
      </w:r>
      <w:proofErr w:type="spellEnd"/>
      <w:r w:rsidRPr="00887632">
        <w:rPr>
          <w:b/>
        </w:rPr>
        <w:t>:</w:t>
      </w:r>
      <w:r>
        <w:t xml:space="preserve"> The calculated shape factor (f) used in the ice thickness estimation calculations. </w:t>
      </w:r>
      <w:r>
        <w:t xml:space="preserve">For more information on the </w:t>
      </w:r>
      <w:r>
        <w:t xml:space="preserve">f factor and its </w:t>
      </w:r>
      <w:proofErr w:type="spellStart"/>
      <w:r>
        <w:t>calcualtion</w:t>
      </w:r>
      <w:proofErr w:type="spellEnd"/>
      <w:r>
        <w:t xml:space="preserve"> please refer to </w:t>
      </w:r>
      <w:r w:rsidRPr="009668AD">
        <w:t>the accompanying research paper</w:t>
      </w:r>
    </w:p>
    <w:p w:rsidR="00887632" w:rsidRDefault="00887632" w:rsidP="009668AD">
      <w:pPr>
        <w:tabs>
          <w:tab w:val="left" w:pos="2166"/>
        </w:tabs>
        <w:jc w:val="both"/>
      </w:pPr>
      <w:proofErr w:type="spellStart"/>
      <w:r w:rsidRPr="00887632">
        <w:rPr>
          <w:b/>
        </w:rPr>
        <w:t>bed_ele</w:t>
      </w:r>
      <w:proofErr w:type="spellEnd"/>
      <w:r w:rsidRPr="00887632">
        <w:rPr>
          <w:b/>
        </w:rPr>
        <w:t>:</w:t>
      </w:r>
      <w:r>
        <w:t xml:space="preserve"> The elevation of the glacier bed at the specified point. Automatically calculated as the DEM surface elevation (RASTERVALU field) minus the estimated ice thickness. </w:t>
      </w:r>
    </w:p>
    <w:p w:rsidR="00887632" w:rsidRDefault="00887632" w:rsidP="009668AD">
      <w:pPr>
        <w:tabs>
          <w:tab w:val="left" w:pos="2166"/>
        </w:tabs>
        <w:jc w:val="both"/>
      </w:pPr>
      <w:proofErr w:type="spellStart"/>
      <w:r w:rsidRPr="00887632">
        <w:rPr>
          <w:b/>
        </w:rPr>
        <w:t>Order_fl</w:t>
      </w:r>
      <w:proofErr w:type="spellEnd"/>
      <w:r w:rsidRPr="00887632">
        <w:rPr>
          <w:b/>
        </w:rPr>
        <w:t>:</w:t>
      </w:r>
      <w:r>
        <w:t xml:space="preserve"> The ‘order’ of the centreline upon which the specified point is on. The primary centreline (with the largest altitudinal extent) has a value of 0, with the secondary centreline (second greatest altitudinal extent) has a value of 1 and henceforth. </w:t>
      </w:r>
    </w:p>
    <w:p w:rsidR="00BA7748" w:rsidRDefault="00BA7748" w:rsidP="009668AD">
      <w:pPr>
        <w:tabs>
          <w:tab w:val="left" w:pos="2166"/>
        </w:tabs>
        <w:jc w:val="both"/>
      </w:pPr>
    </w:p>
    <w:p w:rsidR="008451CF" w:rsidRDefault="0020307B" w:rsidP="009668AD">
      <w:pPr>
        <w:pStyle w:val="Heading1"/>
        <w:jc w:val="both"/>
      </w:pPr>
      <w:bookmarkStart w:id="15" w:name="_Toc448155045"/>
      <w:bookmarkStart w:id="16" w:name="_Toc448243013"/>
      <w:r w:rsidRPr="008451CF">
        <w:t>Input data: standards and requirements</w:t>
      </w:r>
      <w:bookmarkEnd w:id="15"/>
      <w:bookmarkEnd w:id="16"/>
    </w:p>
    <w:p w:rsidR="008451CF" w:rsidRPr="008451CF" w:rsidRDefault="008451CF" w:rsidP="009668AD">
      <w:pPr>
        <w:pStyle w:val="ListParagraph"/>
        <w:tabs>
          <w:tab w:val="left" w:pos="2166"/>
        </w:tabs>
        <w:ind w:left="360"/>
        <w:jc w:val="both"/>
        <w:rPr>
          <w:b/>
        </w:rPr>
      </w:pPr>
    </w:p>
    <w:p w:rsidR="008540D2" w:rsidRPr="008451CF" w:rsidRDefault="008540D2" w:rsidP="009668AD">
      <w:pPr>
        <w:pStyle w:val="Heading2"/>
        <w:jc w:val="both"/>
      </w:pPr>
      <w:bookmarkStart w:id="17" w:name="_Toc448155046"/>
      <w:bookmarkStart w:id="18" w:name="_Toc448243014"/>
      <w:r w:rsidRPr="008451CF">
        <w:t>File formats</w:t>
      </w:r>
      <w:bookmarkEnd w:id="17"/>
      <w:bookmarkEnd w:id="18"/>
    </w:p>
    <w:p w:rsidR="006C6DB7" w:rsidRDefault="006C6DB7" w:rsidP="009668AD">
      <w:pPr>
        <w:tabs>
          <w:tab w:val="left" w:pos="2166"/>
        </w:tabs>
        <w:jc w:val="both"/>
      </w:pPr>
      <w:r>
        <w:t>For optimal performance and stability, a</w:t>
      </w:r>
      <w:r w:rsidR="00D875CD" w:rsidRPr="008540D2">
        <w:t xml:space="preserve">ll input and output files should be stored in an ArcGIS geodatabase as either a feature class (vector files: centrelines, outline polygons and ice thickness points) or as a </w:t>
      </w:r>
      <w:r w:rsidR="008540D2" w:rsidRPr="008540D2">
        <w:t xml:space="preserve">file geodatabase raster (DEM, ice thickness raster). </w:t>
      </w:r>
      <w:r>
        <w:t xml:space="preserve">Feature classes in a geodatabase have many advantages compared to </w:t>
      </w:r>
      <w:r w:rsidR="001A630B">
        <w:t>shapefiles</w:t>
      </w:r>
      <w:r>
        <w:t>, for more information please refer to:</w:t>
      </w:r>
    </w:p>
    <w:p w:rsidR="008540D2" w:rsidRDefault="006C6DB7" w:rsidP="009668AD">
      <w:pPr>
        <w:tabs>
          <w:tab w:val="left" w:pos="2166"/>
        </w:tabs>
        <w:jc w:val="both"/>
      </w:pPr>
      <w:r w:rsidRPr="006C6DB7">
        <w:t>http://pro.arcgis.com/en/pro-app/tool-reference/appendices/geoprocessing-considerations-for-shapefile-output.htm</w:t>
      </w:r>
    </w:p>
    <w:p w:rsidR="008451CF" w:rsidRDefault="008540D2" w:rsidP="009668AD">
      <w:pPr>
        <w:tabs>
          <w:tab w:val="left" w:pos="2166"/>
        </w:tabs>
        <w:jc w:val="both"/>
      </w:pPr>
      <w:r w:rsidRPr="008540D2">
        <w:t xml:space="preserve">To create a new file geodatabase in ArcGIS, open the catalogue window in ArcMap, right click in the desired location and select </w:t>
      </w:r>
      <w:r w:rsidR="00947A6E">
        <w:t>new &gt; File Geodatabase (figure 10</w:t>
      </w:r>
      <w:r w:rsidR="00104C8C">
        <w:t>a</w:t>
      </w:r>
      <w:r w:rsidRPr="008540D2">
        <w:t>).</w:t>
      </w:r>
      <w:r w:rsidR="006C6DB7">
        <w:t xml:space="preserve"> </w:t>
      </w:r>
      <w:r w:rsidRPr="008540D2">
        <w:t>If input files (glacier outlines, DEM) are in an alternative format (e.g. shapefiles), these may be converted by right clicking on the layer in the table of contents and</w:t>
      </w:r>
      <w:r w:rsidR="00104C8C">
        <w:t xml:space="preserve"> selecting Data &gt; Export Data (f</w:t>
      </w:r>
      <w:r w:rsidRPr="008540D2">
        <w:t xml:space="preserve">igure </w:t>
      </w:r>
      <w:r w:rsidR="00947A6E">
        <w:t>10</w:t>
      </w:r>
      <w:r w:rsidR="00104C8C">
        <w:t>b</w:t>
      </w:r>
      <w:r w:rsidRPr="008540D2">
        <w:t xml:space="preserve">). </w:t>
      </w:r>
    </w:p>
    <w:p w:rsidR="008451CF" w:rsidRDefault="008451CF" w:rsidP="009668AD">
      <w:pPr>
        <w:tabs>
          <w:tab w:val="left" w:pos="2166"/>
        </w:tabs>
        <w:jc w:val="both"/>
        <w:rPr>
          <w:b/>
        </w:rPr>
      </w:pPr>
    </w:p>
    <w:p w:rsidR="008451CF" w:rsidRDefault="00104C8C" w:rsidP="009668AD">
      <w:pPr>
        <w:tabs>
          <w:tab w:val="left" w:pos="2166"/>
        </w:tabs>
        <w:jc w:val="both"/>
        <w:rPr>
          <w:b/>
        </w:rPr>
      </w:pPr>
      <w:r>
        <w:rPr>
          <w:b/>
          <w:noProof/>
          <w:lang w:eastAsia="en-GB"/>
        </w:rPr>
        <mc:AlternateContent>
          <mc:Choice Requires="wpg">
            <w:drawing>
              <wp:anchor distT="0" distB="0" distL="114300" distR="114300" simplePos="0" relativeHeight="251684864" behindDoc="0" locked="0" layoutInCell="1" allowOverlap="1" wp14:anchorId="6E963085" wp14:editId="12D055C1">
                <wp:simplePos x="0" y="0"/>
                <wp:positionH relativeFrom="column">
                  <wp:posOffset>0</wp:posOffset>
                </wp:positionH>
                <wp:positionV relativeFrom="paragraph">
                  <wp:posOffset>0</wp:posOffset>
                </wp:positionV>
                <wp:extent cx="5715828" cy="2186333"/>
                <wp:effectExtent l="0" t="0" r="18415" b="23495"/>
                <wp:wrapNone/>
                <wp:docPr id="193" name="Group 193"/>
                <wp:cNvGraphicFramePr/>
                <a:graphic xmlns:a="http://schemas.openxmlformats.org/drawingml/2006/main">
                  <a:graphicData uri="http://schemas.microsoft.com/office/word/2010/wordprocessingGroup">
                    <wpg:wgp>
                      <wpg:cNvGrpSpPr/>
                      <wpg:grpSpPr>
                        <a:xfrm>
                          <a:off x="0" y="0"/>
                          <a:ext cx="5715828" cy="2186333"/>
                          <a:chOff x="0" y="0"/>
                          <a:chExt cx="5715828" cy="2186333"/>
                        </a:xfrm>
                      </wpg:grpSpPr>
                      <pic:pic xmlns:pic="http://schemas.openxmlformats.org/drawingml/2006/picture">
                        <pic:nvPicPr>
                          <pic:cNvPr id="5" name="Picture 5"/>
                          <pic:cNvPicPr>
                            <a:picLocks noChangeAspect="1"/>
                          </pic:cNvPicPr>
                        </pic:nvPicPr>
                        <pic:blipFill rotWithShape="1">
                          <a:blip r:embed="rId28">
                            <a:extLst>
                              <a:ext uri="{28A0092B-C50C-407E-A947-70E740481C1C}">
                                <a14:useLocalDpi xmlns:a14="http://schemas.microsoft.com/office/drawing/2010/main" val="0"/>
                              </a:ext>
                            </a:extLst>
                          </a:blip>
                          <a:srcRect l="54105" t="7284" r="5781" b="61985"/>
                          <a:stretch/>
                        </pic:blipFill>
                        <pic:spPr bwMode="auto">
                          <a:xfrm>
                            <a:off x="270344" y="23854"/>
                            <a:ext cx="2296160" cy="1407160"/>
                          </a:xfrm>
                          <a:prstGeom prst="rect">
                            <a:avLst/>
                          </a:prstGeom>
                          <a:ln>
                            <a:solidFill>
                              <a:srgbClr val="C00000"/>
                            </a:solidFill>
                          </a:ln>
                          <a:extLst>
                            <a:ext uri="{53640926-AAD7-44D8-BBD7-CCE9431645EC}">
                              <a14:shadowObscured xmlns:a14="http://schemas.microsoft.com/office/drawing/2010/main"/>
                            </a:ext>
                          </a:extLst>
                        </pic:spPr>
                      </pic:pic>
                      <pic:pic xmlns:pic="http://schemas.openxmlformats.org/drawingml/2006/picture">
                        <pic:nvPicPr>
                          <pic:cNvPr id="6" name="Picture 6"/>
                          <pic:cNvPicPr>
                            <a:picLocks noChangeAspect="1"/>
                          </pic:cNvPicPr>
                        </pic:nvPicPr>
                        <pic:blipFill rotWithShape="1">
                          <a:blip r:embed="rId29">
                            <a:extLst>
                              <a:ext uri="{28A0092B-C50C-407E-A947-70E740481C1C}">
                                <a14:useLocalDpi xmlns:a14="http://schemas.microsoft.com/office/drawing/2010/main" val="0"/>
                              </a:ext>
                            </a:extLst>
                          </a:blip>
                          <a:srcRect l="1249" t="16476" r="48809" b="36178"/>
                          <a:stretch/>
                        </pic:blipFill>
                        <pic:spPr bwMode="auto">
                          <a:xfrm>
                            <a:off x="2854518" y="15903"/>
                            <a:ext cx="2861310" cy="2170430"/>
                          </a:xfrm>
                          <a:prstGeom prst="rect">
                            <a:avLst/>
                          </a:prstGeom>
                          <a:ln>
                            <a:solidFill>
                              <a:srgbClr val="C00000"/>
                            </a:solidFill>
                          </a:ln>
                          <a:extLst>
                            <a:ext uri="{53640926-AAD7-44D8-BBD7-CCE9431645EC}">
                              <a14:shadowObscured xmlns:a14="http://schemas.microsoft.com/office/drawing/2010/main"/>
                            </a:ext>
                          </a:extLst>
                        </pic:spPr>
                      </pic:pic>
                      <wps:wsp>
                        <wps:cNvPr id="31" name="Text Box 2"/>
                        <wps:cNvSpPr txBox="1">
                          <a:spLocks noChangeArrowheads="1"/>
                        </wps:cNvSpPr>
                        <wps:spPr bwMode="auto">
                          <a:xfrm>
                            <a:off x="0" y="7951"/>
                            <a:ext cx="357505" cy="309880"/>
                          </a:xfrm>
                          <a:prstGeom prst="rect">
                            <a:avLst/>
                          </a:prstGeom>
                          <a:noFill/>
                          <a:ln w="9525">
                            <a:noFill/>
                            <a:miter lim="800000"/>
                            <a:headEnd/>
                            <a:tailEnd/>
                          </a:ln>
                        </wps:spPr>
                        <wps:txbx>
                          <w:txbxContent>
                            <w:p w:rsidR="00104C8C" w:rsidRDefault="00104C8C">
                              <w:r>
                                <w:t>a)</w:t>
                              </w:r>
                            </w:p>
                          </w:txbxContent>
                        </wps:txbx>
                        <wps:bodyPr rot="0" vert="horz" wrap="square" lIns="91440" tIns="45720" rIns="91440" bIns="45720" anchor="t" anchorCtr="0">
                          <a:noAutofit/>
                        </wps:bodyPr>
                      </wps:wsp>
                      <wps:wsp>
                        <wps:cNvPr id="192" name="Text Box 2"/>
                        <wps:cNvSpPr txBox="1">
                          <a:spLocks noChangeArrowheads="1"/>
                        </wps:cNvSpPr>
                        <wps:spPr bwMode="auto">
                          <a:xfrm>
                            <a:off x="2584174" y="0"/>
                            <a:ext cx="357505" cy="309880"/>
                          </a:xfrm>
                          <a:prstGeom prst="rect">
                            <a:avLst/>
                          </a:prstGeom>
                          <a:noFill/>
                          <a:ln w="9525">
                            <a:noFill/>
                            <a:miter lim="800000"/>
                            <a:headEnd/>
                            <a:tailEnd/>
                          </a:ln>
                        </wps:spPr>
                        <wps:txbx>
                          <w:txbxContent>
                            <w:p w:rsidR="00104C8C" w:rsidRDefault="00104C8C" w:rsidP="00104C8C">
                              <w:r>
                                <w:t>b)</w:t>
                              </w:r>
                            </w:p>
                          </w:txbxContent>
                        </wps:txbx>
                        <wps:bodyPr rot="0" vert="horz" wrap="square" lIns="91440" tIns="45720" rIns="91440" bIns="45720" anchor="t" anchorCtr="0">
                          <a:noAutofit/>
                        </wps:bodyPr>
                      </wps:wsp>
                    </wpg:wgp>
                  </a:graphicData>
                </a:graphic>
              </wp:anchor>
            </w:drawing>
          </mc:Choice>
          <mc:Fallback>
            <w:pict>
              <v:group w14:anchorId="6E963085" id="Group 193" o:spid="_x0000_s1032" style="position:absolute;left:0;text-align:left;margin-left:0;margin-top:0;width:450.05pt;height:172.15pt;z-index:251684864" coordsize="57158,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">
                <v:shape id="Picture 5" o:spid="_x0000_s1033" type="#_x0000_t75" style="position:absolute;left:2703;top:238;width:22962;height:140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irxvDAAAA2gAAAA8AAABkcnMvZG93bnJldi54bWxEj0FrAjEUhO8F/0N4Qm81q2Arq1FEWOqh&#10;UKqCentsnpvg5mXZpOvuv28KhR6HmfmGWW16V4uO2mA9K5hOMhDEpdeWKwWnY/GyABEissbaMykY&#10;KMBmPXpaYa79g7+oO8RKJAiHHBWYGJtcylAachgmviFO3s23DmOSbSV1i48Ed7WcZdmrdGg5LRhs&#10;aGeovB++nQI/LDDT72fbXT6Kt6Mxw+e1sEo9j/vtEkSkPv6H/9p7rWAOv1fSDZ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KvG8MAAADaAAAADwAAAAAAAAAAAAAAAACf&#10;AgAAZHJzL2Rvd25yZXYueG1sUEsFBgAAAAAEAAQA9wAAAI8DAAAAAA==&#10;" stroked="t" strokecolor="#c00000">
                  <v:imagedata r:id="rId30" o:title="" croptop="4774f" cropbottom="40622f" cropleft="35458f" cropright="3789f"/>
                  <v:path arrowok="t"/>
                </v:shape>
                <v:shape id="Picture 6" o:spid="_x0000_s1034" type="#_x0000_t75" style="position:absolute;left:28545;top:159;width:28613;height:217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OplTDAAAA2gAAAA8AAABkcnMvZG93bnJldi54bWxEj0FrwkAUhO8F/8PyBG91Yw+2RFcRQYiC&#10;FKMHj8/sMxuSfRuyWxP767uFQo/DzHzDLNeDbcSDOl85VjCbJiCIC6crLhVczrvXDxA+IGtsHJOC&#10;J3lYr0YvS0y16/lEjzyUIkLYp6jAhNCmUvrCkEU/dS1x9O6usxii7EqpO+wj3DbyLUnm0mLFccFg&#10;S1tDRZ1/WQXX/b7uD8fbPf80tc9PWfb+7TKlJuNhswARaAj/4b92phXM4fdKvAFy9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g6mVMMAAADaAAAADwAAAAAAAAAAAAAAAACf&#10;AgAAZHJzL2Rvd25yZXYueG1sUEsFBgAAAAAEAAQA9wAAAI8DAAAAAA==&#10;" stroked="t" strokecolor="#c00000">
                  <v:imagedata r:id="rId31" o:title="" croptop="10798f" cropbottom="23710f" cropleft="819f" cropright="31987f"/>
                  <v:path arrowok="t"/>
                </v:shape>
                <v:shape id="Text Box 2" o:spid="_x0000_s1035" type="#_x0000_t202" style="position:absolute;top:79;width:3575;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104C8C" w:rsidRDefault="00104C8C">
                        <w:r>
                          <w:t>a)</w:t>
                        </w:r>
                      </w:p>
                    </w:txbxContent>
                  </v:textbox>
                </v:shape>
                <v:shape id="Text Box 2" o:spid="_x0000_s1036" type="#_x0000_t202" style="position:absolute;left:25841;width:3575;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Sxi8IA&#10;AADcAAAADwAAAGRycy9kb3ducmV2LnhtbERPyWrDMBC9F/IPYgK91VJCW2InsgktgZ5amg1yG6yJ&#10;bWKNjKXE7t9XhUJu83jrrIrRtuJGvW8ca5glCgRx6UzDlYb9bvO0AOEDssHWMWn4IQ9FPnlYYWbc&#10;wN9024ZKxBD2GWqoQ+gyKX1Zk0WfuI44cmfXWwwR9pU0PQ4x3LZyrtSrtNhwbKixo7eaysv2ajUc&#10;Ps+n47P6qt7tSze4UUm2q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xLGLwgAAANwAAAAPAAAAAAAAAAAAAAAAAJgCAABkcnMvZG93&#10;bnJldi54bWxQSwUGAAAAAAQABAD1AAAAhwMAAAAA&#10;" filled="f" stroked="f">
                  <v:textbox>
                    <w:txbxContent>
                      <w:p w:rsidR="00104C8C" w:rsidRDefault="00104C8C" w:rsidP="00104C8C">
                        <w:r>
                          <w:t>b)</w:t>
                        </w:r>
                      </w:p>
                    </w:txbxContent>
                  </v:textbox>
                </v:shape>
              </v:group>
            </w:pict>
          </mc:Fallback>
        </mc:AlternateContent>
      </w:r>
    </w:p>
    <w:p w:rsidR="008451CF" w:rsidRDefault="008451CF" w:rsidP="009668AD">
      <w:pPr>
        <w:tabs>
          <w:tab w:val="left" w:pos="2166"/>
        </w:tabs>
        <w:jc w:val="both"/>
        <w:rPr>
          <w:b/>
        </w:rPr>
      </w:pPr>
    </w:p>
    <w:p w:rsidR="00104C8C" w:rsidRDefault="00104C8C" w:rsidP="009668AD">
      <w:pPr>
        <w:tabs>
          <w:tab w:val="left" w:pos="2166"/>
        </w:tabs>
        <w:jc w:val="both"/>
        <w:rPr>
          <w:b/>
        </w:rPr>
      </w:pPr>
    </w:p>
    <w:p w:rsidR="00104C8C" w:rsidRDefault="00104C8C" w:rsidP="009668AD">
      <w:pPr>
        <w:tabs>
          <w:tab w:val="left" w:pos="2166"/>
        </w:tabs>
        <w:jc w:val="both"/>
        <w:rPr>
          <w:b/>
        </w:rPr>
      </w:pPr>
    </w:p>
    <w:p w:rsidR="00104C8C" w:rsidRDefault="00104C8C" w:rsidP="009668AD">
      <w:pPr>
        <w:tabs>
          <w:tab w:val="left" w:pos="2166"/>
        </w:tabs>
        <w:jc w:val="both"/>
        <w:rPr>
          <w:b/>
        </w:rPr>
      </w:pPr>
    </w:p>
    <w:p w:rsidR="00104C8C" w:rsidRDefault="00104C8C" w:rsidP="009668AD">
      <w:pPr>
        <w:tabs>
          <w:tab w:val="left" w:pos="2166"/>
        </w:tabs>
        <w:jc w:val="both"/>
        <w:rPr>
          <w:b/>
        </w:rPr>
      </w:pPr>
    </w:p>
    <w:p w:rsidR="00104C8C" w:rsidRDefault="00104C8C" w:rsidP="009668AD">
      <w:pPr>
        <w:tabs>
          <w:tab w:val="left" w:pos="2166"/>
        </w:tabs>
        <w:jc w:val="both"/>
        <w:rPr>
          <w:b/>
        </w:rPr>
      </w:pPr>
    </w:p>
    <w:p w:rsidR="008451CF" w:rsidRPr="00104C8C" w:rsidRDefault="008451CF" w:rsidP="009668AD">
      <w:pPr>
        <w:tabs>
          <w:tab w:val="left" w:pos="2166"/>
        </w:tabs>
        <w:jc w:val="both"/>
      </w:pPr>
    </w:p>
    <w:p w:rsidR="008451CF" w:rsidRPr="00104C8C" w:rsidRDefault="00887632" w:rsidP="009668AD">
      <w:pPr>
        <w:tabs>
          <w:tab w:val="left" w:pos="2166"/>
        </w:tabs>
        <w:jc w:val="both"/>
      </w:pPr>
      <w:r w:rsidRPr="00947A6E">
        <w:rPr>
          <w:b/>
        </w:rPr>
        <w:t>Fig 10</w:t>
      </w:r>
      <w:r w:rsidR="00104C8C" w:rsidRPr="00947A6E">
        <w:rPr>
          <w:b/>
        </w:rPr>
        <w:t>a)</w:t>
      </w:r>
      <w:r w:rsidR="00104C8C" w:rsidRPr="00104C8C">
        <w:t xml:space="preserve"> Creating a new File Geodatabase via the catalogue window in ArcMap. </w:t>
      </w:r>
      <w:r w:rsidR="00104C8C" w:rsidRPr="00947A6E">
        <w:rPr>
          <w:b/>
        </w:rPr>
        <w:t>b)</w:t>
      </w:r>
      <w:r w:rsidR="00104C8C" w:rsidRPr="00104C8C">
        <w:t xml:space="preserve"> Exporting an existing shapefile to a File Geodatabase.</w:t>
      </w:r>
    </w:p>
    <w:p w:rsidR="008540D2" w:rsidRPr="008451CF" w:rsidRDefault="006C6DB7" w:rsidP="009668AD">
      <w:pPr>
        <w:pStyle w:val="Heading2"/>
        <w:jc w:val="both"/>
      </w:pPr>
      <w:bookmarkStart w:id="19" w:name="_Toc448155047"/>
      <w:bookmarkStart w:id="20" w:name="_Toc448243015"/>
      <w:r w:rsidRPr="008451CF">
        <w:t>DEM</w:t>
      </w:r>
      <w:bookmarkEnd w:id="19"/>
      <w:bookmarkEnd w:id="20"/>
    </w:p>
    <w:p w:rsidR="006C6DB7" w:rsidRDefault="006C6DB7" w:rsidP="009668AD">
      <w:pPr>
        <w:tabs>
          <w:tab w:val="left" w:pos="2166"/>
        </w:tabs>
        <w:jc w:val="both"/>
      </w:pPr>
      <w:r w:rsidRPr="00751C1D">
        <w:t>The DEM should be in a Cartesian</w:t>
      </w:r>
      <w:r w:rsidR="00751C1D" w:rsidRPr="00751C1D">
        <w:t xml:space="preserve"> XY</w:t>
      </w:r>
      <w:r w:rsidRPr="00751C1D">
        <w:t xml:space="preserve"> co-ordinate system, cover the entire area delineated by the glacier outline polygons and should be </w:t>
      </w:r>
      <w:r w:rsidR="00751C1D" w:rsidRPr="00751C1D">
        <w:t>checked for irregularities/artefacts</w:t>
      </w:r>
      <w:r w:rsidRPr="00751C1D">
        <w:t xml:space="preserve">. Smoothing the initial DEM may help to remove any imperfections and filling of sinks may help to improve centreline generation. There is no </w:t>
      </w:r>
      <w:r w:rsidR="00751C1D" w:rsidRPr="00751C1D">
        <w:t>minimum required resolution, although sufficient detail of glacier surface features is required for accurate thickness estimates.</w:t>
      </w:r>
    </w:p>
    <w:p w:rsidR="00751C1D" w:rsidRPr="008451CF" w:rsidRDefault="00751C1D" w:rsidP="009668AD">
      <w:pPr>
        <w:pStyle w:val="Heading2"/>
        <w:jc w:val="both"/>
      </w:pPr>
      <w:bookmarkStart w:id="21" w:name="_Toc448155048"/>
      <w:bookmarkStart w:id="22" w:name="_Toc448243016"/>
      <w:r w:rsidRPr="008451CF">
        <w:t>Glacier Outlines</w:t>
      </w:r>
      <w:bookmarkEnd w:id="21"/>
      <w:bookmarkEnd w:id="22"/>
    </w:p>
    <w:p w:rsidR="00C712ED" w:rsidRDefault="00751C1D" w:rsidP="009668AD">
      <w:pPr>
        <w:tabs>
          <w:tab w:val="left" w:pos="2166"/>
        </w:tabs>
        <w:jc w:val="both"/>
      </w:pPr>
      <w:r w:rsidRPr="00751C1D">
        <w:t xml:space="preserve">Glacier outlines should be in a polygon format, with a separate feature for each glacier. Outlines should include </w:t>
      </w:r>
      <w:r w:rsidR="00C712ED">
        <w:t xml:space="preserve">genuine </w:t>
      </w:r>
      <w:r w:rsidRPr="00751C1D">
        <w:t>nunataks</w:t>
      </w:r>
      <w:r w:rsidR="00C712ED">
        <w:t xml:space="preserve"> as ‘holes’</w:t>
      </w:r>
      <w:r w:rsidRPr="00751C1D">
        <w:t xml:space="preserve">, although careful checking should be carried out for spurious </w:t>
      </w:r>
      <w:r>
        <w:t>holes as ice thickness</w:t>
      </w:r>
      <w:r w:rsidR="00C712ED">
        <w:t xml:space="preserve"> may be erroneously estimated as zero</w:t>
      </w:r>
      <w:r w:rsidRPr="00751C1D">
        <w:t xml:space="preserve"> at these locations. </w:t>
      </w:r>
      <w:r>
        <w:t>Outline polygons should delineate individual glaciers separated by ice divides where appropr</w:t>
      </w:r>
      <w:r w:rsidR="00C712ED">
        <w:t xml:space="preserve">iate, rather than </w:t>
      </w:r>
      <w:r w:rsidR="00C712ED">
        <w:lastRenderedPageBreak/>
        <w:t xml:space="preserve">showing ‘glacier complexes’ (Figure </w:t>
      </w:r>
      <w:r w:rsidR="00947A6E">
        <w:t>11</w:t>
      </w:r>
      <w:r w:rsidR="00C712ED">
        <w:t xml:space="preserve">). A technique for manually identifying </w:t>
      </w:r>
      <w:r w:rsidR="00CD7BC5">
        <w:t>ice divides is demonstrated in the full VOLTA research paper if required.</w:t>
      </w:r>
    </w:p>
    <w:p w:rsidR="00BA7748" w:rsidRDefault="00BA7748" w:rsidP="009668AD">
      <w:pPr>
        <w:tabs>
          <w:tab w:val="left" w:pos="2166"/>
        </w:tabs>
        <w:jc w:val="both"/>
      </w:pPr>
    </w:p>
    <w:p w:rsidR="00104C8C" w:rsidRDefault="00104C8C" w:rsidP="009668AD">
      <w:pPr>
        <w:tabs>
          <w:tab w:val="left" w:pos="2166"/>
        </w:tabs>
        <w:jc w:val="both"/>
      </w:pPr>
      <w:r>
        <w:rPr>
          <w:noProof/>
          <w:lang w:eastAsia="en-GB"/>
        </w:rPr>
        <mc:AlternateContent>
          <mc:Choice Requires="wpg">
            <w:drawing>
              <wp:anchor distT="0" distB="0" distL="114300" distR="114300" simplePos="0" relativeHeight="251687936" behindDoc="1" locked="0" layoutInCell="1" allowOverlap="1" wp14:anchorId="61FF136B" wp14:editId="1198E91C">
                <wp:simplePos x="0" y="0"/>
                <wp:positionH relativeFrom="margin">
                  <wp:align>left</wp:align>
                </wp:positionH>
                <wp:positionV relativeFrom="paragraph">
                  <wp:posOffset>81280</wp:posOffset>
                </wp:positionV>
                <wp:extent cx="4209415" cy="3383915"/>
                <wp:effectExtent l="0" t="0" r="635" b="6985"/>
                <wp:wrapNone/>
                <wp:docPr id="194" name="Group 194"/>
                <wp:cNvGraphicFramePr/>
                <a:graphic xmlns:a="http://schemas.openxmlformats.org/drawingml/2006/main">
                  <a:graphicData uri="http://schemas.microsoft.com/office/word/2010/wordprocessingGroup">
                    <wpg:wgp>
                      <wpg:cNvGrpSpPr/>
                      <wpg:grpSpPr>
                        <a:xfrm>
                          <a:off x="0" y="0"/>
                          <a:ext cx="4209415" cy="3383915"/>
                          <a:chOff x="0" y="0"/>
                          <a:chExt cx="4209719" cy="3383915"/>
                        </a:xfrm>
                      </wpg:grpSpPr>
                      <pic:pic xmlns:pic="http://schemas.openxmlformats.org/drawingml/2006/picture">
                        <pic:nvPicPr>
                          <pic:cNvPr id="13" name="Picture 13"/>
                          <pic:cNvPicPr>
                            <a:picLocks noChangeAspect="1"/>
                          </pic:cNvPicPr>
                        </pic:nvPicPr>
                        <pic:blipFill rotWithShape="1">
                          <a:blip r:embed="rId32">
                            <a:extLst>
                              <a:ext uri="{28A0092B-C50C-407E-A947-70E740481C1C}">
                                <a14:useLocalDpi xmlns:a14="http://schemas.microsoft.com/office/drawing/2010/main" val="0"/>
                              </a:ext>
                            </a:extLst>
                          </a:blip>
                          <a:srcRect l="26775" t="11273" r="37988" b="14995"/>
                          <a:stretch/>
                        </pic:blipFill>
                        <pic:spPr bwMode="auto">
                          <a:xfrm>
                            <a:off x="2186609" y="0"/>
                            <a:ext cx="2023110" cy="33839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33">
                            <a:extLst>
                              <a:ext uri="{28A0092B-C50C-407E-A947-70E740481C1C}">
                                <a14:useLocalDpi xmlns:a14="http://schemas.microsoft.com/office/drawing/2010/main" val="0"/>
                              </a:ext>
                            </a:extLst>
                          </a:blip>
                          <a:srcRect l="26775" t="12313" r="37289" b="13976"/>
                          <a:stretch/>
                        </pic:blipFill>
                        <pic:spPr bwMode="auto">
                          <a:xfrm>
                            <a:off x="0" y="0"/>
                            <a:ext cx="2062480" cy="338391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EB0A3B" id="Group 194" o:spid="_x0000_s1026" style="position:absolute;margin-left:0;margin-top:6.4pt;width:331.45pt;height:266.45pt;z-index:-251628544;mso-position-horizontal:left;mso-position-horizontal-relative:margin" coordsize="42097,33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">
                <v:shape id="Picture 13" o:spid="_x0000_s1027" type="#_x0000_t75" style="position:absolute;left:21866;width:20231;height:33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58DrBAAAA2wAAAA8AAABkcnMvZG93bnJldi54bWxET02LwjAQvS/4H8II3tZUBZFqFBUEXbxY&#10;14O3oRnTajMpTdSuv94sLOxtHu9zZovWVuJBjS8dKxj0ExDEudMlGwXfx83nBIQPyBorx6Tghzws&#10;5p2PGabaPflAjywYEUPYp6igCKFOpfR5QRZ939XEkbu4xmKIsDFSN/iM4baSwyQZS4slx4YCa1oX&#10;lN+yu1VQXyf6tE9e1Xl//DJlZk6r+26gVK/bLqcgArXhX/zn3uo4fwS/v8QD5Pw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v58DrBAAAA2wAAAA8AAAAAAAAAAAAAAAAAnwIA&#10;AGRycy9kb3ducmV2LnhtbFBLBQYAAAAABAAEAPcAAACNAwAAAAA=&#10;">
                  <v:imagedata r:id="rId34" o:title="" croptop="7388f" cropbottom="9827f" cropleft="17547f" cropright="24896f"/>
                  <v:path arrowok="t"/>
                </v:shape>
                <v:shape id="Picture 22" o:spid="_x0000_s1028" type="#_x0000_t75" style="position:absolute;width:20624;height:33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njH7FAAAA2wAAAA8AAABkcnMvZG93bnJldi54bWxEj81qwzAQhO+FvIPYQC+lke1DaZzIJjEE&#10;2l7yV3JerK1taq0cS7Wdt68KhRyHmfmGWeeTacVAvWssK4gXEQji0uqGKwWf593zKwjnkTW2lknB&#10;jRzk2exhjam2Ix9pOPlKBAi7FBXU3neplK6syaBb2I44eF+2N+iD7CupexwD3LQyiaIXabDhsFBj&#10;R0VN5ffpxygwS3n9eI/3l9thfyyfZHFwy22l1ON82qxAeJr8PfzfftMKkgT+voQfI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54x+xQAAANsAAAAPAAAAAAAAAAAAAAAA&#10;AJ8CAABkcnMvZG93bnJldi54bWxQSwUGAAAAAAQABAD3AAAAkQMAAAAA&#10;">
                  <v:imagedata r:id="rId35" o:title="" croptop="8069f" cropbottom="9159f" cropleft="17547f" cropright="24438f"/>
                  <v:path arrowok="t"/>
                </v:shape>
                <w10:wrap anchorx="margin"/>
              </v:group>
            </w:pict>
          </mc:Fallback>
        </mc:AlternateContent>
      </w: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104C8C" w:rsidRDefault="00104C8C" w:rsidP="009668AD">
      <w:pPr>
        <w:tabs>
          <w:tab w:val="left" w:pos="2166"/>
        </w:tabs>
        <w:jc w:val="both"/>
      </w:pPr>
    </w:p>
    <w:p w:rsidR="002C4304" w:rsidRDefault="002C4304" w:rsidP="009668AD">
      <w:pPr>
        <w:tabs>
          <w:tab w:val="left" w:pos="2166"/>
        </w:tabs>
        <w:jc w:val="both"/>
      </w:pPr>
    </w:p>
    <w:p w:rsidR="002C4304" w:rsidRDefault="002C4304" w:rsidP="009668AD">
      <w:pPr>
        <w:tabs>
          <w:tab w:val="left" w:pos="2166"/>
        </w:tabs>
        <w:jc w:val="both"/>
      </w:pPr>
    </w:p>
    <w:p w:rsidR="00BA7748" w:rsidRDefault="00BA7748" w:rsidP="009668AD">
      <w:pPr>
        <w:tabs>
          <w:tab w:val="left" w:pos="2166"/>
        </w:tabs>
        <w:jc w:val="both"/>
      </w:pPr>
    </w:p>
    <w:p w:rsidR="00BA7748" w:rsidRDefault="00BA7748" w:rsidP="009668AD">
      <w:pPr>
        <w:tabs>
          <w:tab w:val="left" w:pos="2166"/>
        </w:tabs>
        <w:jc w:val="both"/>
      </w:pPr>
    </w:p>
    <w:p w:rsidR="00BA7748" w:rsidRDefault="00887632" w:rsidP="009668AD">
      <w:pPr>
        <w:tabs>
          <w:tab w:val="left" w:pos="2166"/>
        </w:tabs>
        <w:jc w:val="both"/>
      </w:pPr>
      <w:r w:rsidRPr="00947A6E">
        <w:rPr>
          <w:b/>
        </w:rPr>
        <w:t>Fig. 11</w:t>
      </w:r>
      <w:r w:rsidR="001A630B">
        <w:t xml:space="preserve"> Examples of correctly formatted glacier outlines with ice-divides included (left) and incorrectly formatted outlines delineating ‘glacier complexes’. </w:t>
      </w:r>
    </w:p>
    <w:p w:rsidR="00C712ED" w:rsidRDefault="00C712ED" w:rsidP="009668AD">
      <w:pPr>
        <w:pStyle w:val="Heading2"/>
        <w:jc w:val="both"/>
      </w:pPr>
      <w:bookmarkStart w:id="23" w:name="_Toc448155049"/>
      <w:bookmarkStart w:id="24" w:name="_Toc448243017"/>
      <w:r w:rsidRPr="008451CF">
        <w:t>Glacier Centrelines</w:t>
      </w:r>
      <w:bookmarkEnd w:id="23"/>
      <w:bookmarkEnd w:id="24"/>
    </w:p>
    <w:p w:rsidR="00C712ED" w:rsidRDefault="00C712ED" w:rsidP="009668AD">
      <w:pPr>
        <w:tabs>
          <w:tab w:val="left" w:pos="2166"/>
        </w:tabs>
        <w:jc w:val="both"/>
      </w:pPr>
      <w:r>
        <w:t>The centrelines automatically by VOLTA will be suitable for the ice thickness estimation tool. If using centrelines from an alternative source, please refer</w:t>
      </w:r>
      <w:r w:rsidR="001A630B">
        <w:t xml:space="preserve"> to the guidelines in section 4.1</w:t>
      </w:r>
      <w:r>
        <w:t xml:space="preserve"> regarding centreline requirements and standards. </w:t>
      </w:r>
    </w:p>
    <w:p w:rsidR="00947A6E" w:rsidRDefault="00947A6E" w:rsidP="009668AD">
      <w:pPr>
        <w:tabs>
          <w:tab w:val="left" w:pos="2166"/>
        </w:tabs>
        <w:jc w:val="both"/>
      </w:pPr>
    </w:p>
    <w:p w:rsidR="00947A6E" w:rsidRPr="00C712ED" w:rsidRDefault="00947A6E" w:rsidP="009668AD">
      <w:pPr>
        <w:tabs>
          <w:tab w:val="left" w:pos="2166"/>
        </w:tabs>
        <w:jc w:val="both"/>
      </w:pPr>
    </w:p>
    <w:p w:rsidR="006C6DB7" w:rsidRDefault="006C6DB7" w:rsidP="009668AD">
      <w:pPr>
        <w:tabs>
          <w:tab w:val="left" w:pos="2166"/>
        </w:tabs>
        <w:jc w:val="both"/>
      </w:pPr>
    </w:p>
    <w:p w:rsidR="008540D2" w:rsidRPr="002C4304" w:rsidRDefault="002C4304" w:rsidP="009668AD">
      <w:pPr>
        <w:tabs>
          <w:tab w:val="left" w:pos="2166"/>
        </w:tabs>
        <w:jc w:val="both"/>
        <w:rPr>
          <w:b/>
        </w:rPr>
      </w:pPr>
      <w:r w:rsidRPr="002C4304">
        <w:rPr>
          <w:b/>
        </w:rPr>
        <w:t>Reference List</w:t>
      </w:r>
    </w:p>
    <w:p w:rsidR="000D7975" w:rsidRPr="000D7975" w:rsidRDefault="006C5C82" w:rsidP="009668AD">
      <w:pPr>
        <w:spacing w:after="0" w:line="240" w:lineRule="auto"/>
        <w:ind w:left="720" w:hanging="720"/>
        <w:jc w:val="both"/>
        <w:rPr>
          <w:rFonts w:ascii="Calibri" w:hAnsi="Calibri"/>
          <w:noProof/>
        </w:rPr>
      </w:pPr>
      <w:r>
        <w:fldChar w:fldCharType="begin"/>
      </w:r>
      <w:r>
        <w:instrText xml:space="preserve"> ADDIN EN.REFLIST </w:instrText>
      </w:r>
      <w:r>
        <w:fldChar w:fldCharType="separate"/>
      </w:r>
      <w:bookmarkStart w:id="25" w:name="_ENREF_1"/>
      <w:r w:rsidR="000D7975" w:rsidRPr="000D7975">
        <w:rPr>
          <w:rFonts w:ascii="Calibri" w:hAnsi="Calibri"/>
          <w:noProof/>
        </w:rPr>
        <w:t xml:space="preserve">Kienholz, C. et al. 2014. A new method for deriving glacier centerlines applied to glaciers in Alaska and northwest Canada. </w:t>
      </w:r>
      <w:r w:rsidR="000D7975" w:rsidRPr="000D7975">
        <w:rPr>
          <w:rFonts w:ascii="Calibri" w:hAnsi="Calibri"/>
          <w:i/>
          <w:noProof/>
        </w:rPr>
        <w:t>The Cryosphere,</w:t>
      </w:r>
      <w:r w:rsidR="000D7975" w:rsidRPr="000D7975">
        <w:rPr>
          <w:rFonts w:ascii="Calibri" w:hAnsi="Calibri"/>
          <w:noProof/>
        </w:rPr>
        <w:t xml:space="preserve"> </w:t>
      </w:r>
      <w:r w:rsidR="000D7975" w:rsidRPr="000D7975">
        <w:rPr>
          <w:rFonts w:ascii="Calibri" w:hAnsi="Calibri"/>
          <w:b/>
          <w:noProof/>
        </w:rPr>
        <w:t>8</w:t>
      </w:r>
      <w:r w:rsidR="000D7975" w:rsidRPr="000D7975">
        <w:rPr>
          <w:rFonts w:ascii="Calibri" w:hAnsi="Calibri"/>
          <w:noProof/>
        </w:rPr>
        <w:t>(2), pp.503-519.</w:t>
      </w:r>
      <w:bookmarkEnd w:id="25"/>
    </w:p>
    <w:p w:rsidR="000D7975" w:rsidRPr="000D7975" w:rsidRDefault="000D7975" w:rsidP="009668AD">
      <w:pPr>
        <w:spacing w:line="240" w:lineRule="auto"/>
        <w:ind w:left="720" w:hanging="720"/>
        <w:jc w:val="both"/>
        <w:rPr>
          <w:rFonts w:ascii="Calibri" w:hAnsi="Calibri"/>
          <w:noProof/>
        </w:rPr>
      </w:pPr>
      <w:bookmarkStart w:id="26" w:name="_ENREF_2"/>
      <w:r w:rsidRPr="000D7975">
        <w:rPr>
          <w:rFonts w:ascii="Calibri" w:hAnsi="Calibri"/>
          <w:noProof/>
        </w:rPr>
        <w:t xml:space="preserve">Paul, F. et al. 2010. Recommendations for the compilation of glacier inventory data from digital sources. </w:t>
      </w:r>
      <w:r w:rsidRPr="000D7975">
        <w:rPr>
          <w:rFonts w:ascii="Calibri" w:hAnsi="Calibri"/>
          <w:i/>
          <w:noProof/>
        </w:rPr>
        <w:t>Annals of Glaciology,</w:t>
      </w:r>
      <w:r w:rsidRPr="000D7975">
        <w:rPr>
          <w:rFonts w:ascii="Calibri" w:hAnsi="Calibri"/>
          <w:noProof/>
        </w:rPr>
        <w:t xml:space="preserve"> </w:t>
      </w:r>
      <w:r w:rsidRPr="000D7975">
        <w:rPr>
          <w:rFonts w:ascii="Calibri" w:hAnsi="Calibri"/>
          <w:b/>
          <w:noProof/>
        </w:rPr>
        <w:t>50</w:t>
      </w:r>
      <w:r w:rsidRPr="000D7975">
        <w:rPr>
          <w:rFonts w:ascii="Calibri" w:hAnsi="Calibri"/>
          <w:noProof/>
        </w:rPr>
        <w:t>(53), pp.119-126.</w:t>
      </w:r>
      <w:bookmarkEnd w:id="26"/>
    </w:p>
    <w:p w:rsidR="000D7975" w:rsidRDefault="000D7975" w:rsidP="009668AD">
      <w:pPr>
        <w:spacing w:line="240" w:lineRule="auto"/>
        <w:jc w:val="both"/>
        <w:rPr>
          <w:rFonts w:ascii="Calibri" w:hAnsi="Calibri"/>
          <w:noProof/>
        </w:rPr>
      </w:pPr>
    </w:p>
    <w:p w:rsidR="00FB085F" w:rsidRPr="0036283D" w:rsidRDefault="006C5C82" w:rsidP="009668AD">
      <w:pPr>
        <w:tabs>
          <w:tab w:val="left" w:pos="2166"/>
        </w:tabs>
        <w:jc w:val="both"/>
      </w:pPr>
      <w:r>
        <w:fldChar w:fldCharType="end"/>
      </w:r>
    </w:p>
    <w:sectPr w:rsidR="00FB085F" w:rsidRPr="0036283D">
      <w:head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7A6E" w:rsidRDefault="00947A6E" w:rsidP="00947A6E">
      <w:pPr>
        <w:spacing w:after="0" w:line="240" w:lineRule="auto"/>
      </w:pPr>
      <w:r>
        <w:separator/>
      </w:r>
    </w:p>
  </w:endnote>
  <w:endnote w:type="continuationSeparator" w:id="0">
    <w:p w:rsidR="00947A6E" w:rsidRDefault="00947A6E" w:rsidP="00947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7A6E" w:rsidRDefault="00947A6E" w:rsidP="00947A6E">
      <w:pPr>
        <w:spacing w:after="0" w:line="240" w:lineRule="auto"/>
      </w:pPr>
      <w:r>
        <w:separator/>
      </w:r>
    </w:p>
  </w:footnote>
  <w:footnote w:type="continuationSeparator" w:id="0">
    <w:p w:rsidR="00947A6E" w:rsidRDefault="00947A6E" w:rsidP="00947A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3634701"/>
      <w:docPartObj>
        <w:docPartGallery w:val="Page Numbers (Top of Page)"/>
        <w:docPartUnique/>
      </w:docPartObj>
    </w:sdtPr>
    <w:sdtEndPr>
      <w:rPr>
        <w:noProof/>
      </w:rPr>
    </w:sdtEndPr>
    <w:sdtContent>
      <w:p w:rsidR="00947A6E" w:rsidRDefault="00947A6E">
        <w:pPr>
          <w:pStyle w:val="Header"/>
          <w:jc w:val="right"/>
        </w:pPr>
        <w:r>
          <w:fldChar w:fldCharType="begin"/>
        </w:r>
        <w:r>
          <w:instrText xml:space="preserve"> PAGE   \* MERGEFORMAT </w:instrText>
        </w:r>
        <w:r>
          <w:fldChar w:fldCharType="separate"/>
        </w:r>
        <w:r w:rsidR="00072C0F">
          <w:rPr>
            <w:noProof/>
          </w:rPr>
          <w:t>12</w:t>
        </w:r>
        <w:r>
          <w:rPr>
            <w:noProof/>
          </w:rPr>
          <w:fldChar w:fldCharType="end"/>
        </w:r>
      </w:p>
    </w:sdtContent>
  </w:sdt>
  <w:p w:rsidR="00947A6E" w:rsidRDefault="00947A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66AC3"/>
    <w:multiLevelType w:val="hybridMultilevel"/>
    <w:tmpl w:val="33B4E1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F67EF"/>
    <w:multiLevelType w:val="hybridMultilevel"/>
    <w:tmpl w:val="F46C982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34811FB"/>
    <w:multiLevelType w:val="hybridMultilevel"/>
    <w:tmpl w:val="1952A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B2699E"/>
    <w:multiLevelType w:val="hybridMultilevel"/>
    <w:tmpl w:val="647EC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AB490B"/>
    <w:multiLevelType w:val="hybridMultilevel"/>
    <w:tmpl w:val="7B04B06A"/>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14F35693"/>
    <w:multiLevelType w:val="hybridMultilevel"/>
    <w:tmpl w:val="2AFC75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990AD7"/>
    <w:multiLevelType w:val="hybridMultilevel"/>
    <w:tmpl w:val="1A907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AE700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71A47B7"/>
    <w:multiLevelType w:val="hybridMultilevel"/>
    <w:tmpl w:val="0696EE3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D031752"/>
    <w:multiLevelType w:val="hybridMultilevel"/>
    <w:tmpl w:val="96688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DB25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1C50C0A"/>
    <w:multiLevelType w:val="hybridMultilevel"/>
    <w:tmpl w:val="8086FBD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CE1C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9731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12D0EF3"/>
    <w:multiLevelType w:val="hybridMultilevel"/>
    <w:tmpl w:val="8A2C2F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DF7A45"/>
    <w:multiLevelType w:val="hybridMultilevel"/>
    <w:tmpl w:val="0344C6E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442034D9"/>
    <w:multiLevelType w:val="hybridMultilevel"/>
    <w:tmpl w:val="2EC0FB6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A74B20"/>
    <w:multiLevelType w:val="hybridMultilevel"/>
    <w:tmpl w:val="B2808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CC42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A76681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B6E0276"/>
    <w:multiLevelType w:val="hybridMultilevel"/>
    <w:tmpl w:val="57C0C5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C221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7E795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74C1C78"/>
    <w:multiLevelType w:val="hybridMultilevel"/>
    <w:tmpl w:val="40C06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CA1E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8A442B"/>
    <w:multiLevelType w:val="hybridMultilevel"/>
    <w:tmpl w:val="0160FB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B030264"/>
    <w:multiLevelType w:val="hybridMultilevel"/>
    <w:tmpl w:val="DD5499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DF1A86"/>
    <w:multiLevelType w:val="hybridMultilevel"/>
    <w:tmpl w:val="387EC9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2"/>
  </w:num>
  <w:num w:numId="3">
    <w:abstractNumId w:val="8"/>
  </w:num>
  <w:num w:numId="4">
    <w:abstractNumId w:val="14"/>
  </w:num>
  <w:num w:numId="5">
    <w:abstractNumId w:val="23"/>
  </w:num>
  <w:num w:numId="6">
    <w:abstractNumId w:val="6"/>
  </w:num>
  <w:num w:numId="7">
    <w:abstractNumId w:val="11"/>
  </w:num>
  <w:num w:numId="8">
    <w:abstractNumId w:val="20"/>
  </w:num>
  <w:num w:numId="9">
    <w:abstractNumId w:val="17"/>
  </w:num>
  <w:num w:numId="10">
    <w:abstractNumId w:val="9"/>
  </w:num>
  <w:num w:numId="11">
    <w:abstractNumId w:val="3"/>
  </w:num>
  <w:num w:numId="12">
    <w:abstractNumId w:val="18"/>
  </w:num>
  <w:num w:numId="13">
    <w:abstractNumId w:val="25"/>
  </w:num>
  <w:num w:numId="14">
    <w:abstractNumId w:val="0"/>
  </w:num>
  <w:num w:numId="15">
    <w:abstractNumId w:val="15"/>
  </w:num>
  <w:num w:numId="16">
    <w:abstractNumId w:val="1"/>
  </w:num>
  <w:num w:numId="17">
    <w:abstractNumId w:val="5"/>
  </w:num>
  <w:num w:numId="18">
    <w:abstractNumId w:val="21"/>
  </w:num>
  <w:num w:numId="19">
    <w:abstractNumId w:val="13"/>
  </w:num>
  <w:num w:numId="20">
    <w:abstractNumId w:val="10"/>
  </w:num>
  <w:num w:numId="21">
    <w:abstractNumId w:val="24"/>
  </w:num>
  <w:num w:numId="22">
    <w:abstractNumId w:val="7"/>
  </w:num>
  <w:num w:numId="23">
    <w:abstractNumId w:val="22"/>
  </w:num>
  <w:num w:numId="24">
    <w:abstractNumId w:val="16"/>
  </w:num>
  <w:num w:numId="25">
    <w:abstractNumId w:val="12"/>
  </w:num>
  <w:num w:numId="26">
    <w:abstractNumId w:val="19"/>
  </w:num>
  <w:num w:numId="27">
    <w:abstractNumId w:val="4"/>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x0vwtd2vstfze0swc52dvpfsaartzx9zxd&quot;&gt;nz_recovered2&lt;record-ids&gt;&lt;item&gt;121&lt;/item&gt;&lt;item&gt;137&lt;/item&gt;&lt;/record-ids&gt;&lt;/item&gt;&lt;/Libraries&gt;"/>
  </w:docVars>
  <w:rsids>
    <w:rsidRoot w:val="008535F6"/>
    <w:rsid w:val="00043055"/>
    <w:rsid w:val="00055019"/>
    <w:rsid w:val="000579AA"/>
    <w:rsid w:val="000658FA"/>
    <w:rsid w:val="00072C0F"/>
    <w:rsid w:val="000D7975"/>
    <w:rsid w:val="000E562E"/>
    <w:rsid w:val="000F6961"/>
    <w:rsid w:val="00104C8C"/>
    <w:rsid w:val="001238C9"/>
    <w:rsid w:val="001561AD"/>
    <w:rsid w:val="00164C03"/>
    <w:rsid w:val="00170FEE"/>
    <w:rsid w:val="001A630B"/>
    <w:rsid w:val="0020307B"/>
    <w:rsid w:val="00255856"/>
    <w:rsid w:val="002C4304"/>
    <w:rsid w:val="002C65B9"/>
    <w:rsid w:val="00336665"/>
    <w:rsid w:val="003437D1"/>
    <w:rsid w:val="00355CF5"/>
    <w:rsid w:val="0036283D"/>
    <w:rsid w:val="00424B0F"/>
    <w:rsid w:val="004307DF"/>
    <w:rsid w:val="004642C2"/>
    <w:rsid w:val="004D5B29"/>
    <w:rsid w:val="005470AC"/>
    <w:rsid w:val="00581499"/>
    <w:rsid w:val="005B15A0"/>
    <w:rsid w:val="006218E1"/>
    <w:rsid w:val="006454EB"/>
    <w:rsid w:val="00693F2B"/>
    <w:rsid w:val="006B683A"/>
    <w:rsid w:val="006C5C82"/>
    <w:rsid w:val="006C6DB7"/>
    <w:rsid w:val="0071322B"/>
    <w:rsid w:val="00715ED8"/>
    <w:rsid w:val="00751C1D"/>
    <w:rsid w:val="00764CB2"/>
    <w:rsid w:val="007707BE"/>
    <w:rsid w:val="007F3D64"/>
    <w:rsid w:val="008100FF"/>
    <w:rsid w:val="00824A1C"/>
    <w:rsid w:val="008451CF"/>
    <w:rsid w:val="008535F6"/>
    <w:rsid w:val="008540D2"/>
    <w:rsid w:val="0086657A"/>
    <w:rsid w:val="008800F4"/>
    <w:rsid w:val="00887632"/>
    <w:rsid w:val="008C106E"/>
    <w:rsid w:val="00946B96"/>
    <w:rsid w:val="00947A6E"/>
    <w:rsid w:val="009668AD"/>
    <w:rsid w:val="009773E2"/>
    <w:rsid w:val="009E16C6"/>
    <w:rsid w:val="00A37A8E"/>
    <w:rsid w:val="00B111C7"/>
    <w:rsid w:val="00B65D4A"/>
    <w:rsid w:val="00B72B65"/>
    <w:rsid w:val="00BA7748"/>
    <w:rsid w:val="00BB6974"/>
    <w:rsid w:val="00BC3436"/>
    <w:rsid w:val="00BC7120"/>
    <w:rsid w:val="00BD54DF"/>
    <w:rsid w:val="00BE0D3F"/>
    <w:rsid w:val="00C06437"/>
    <w:rsid w:val="00C3043E"/>
    <w:rsid w:val="00C712ED"/>
    <w:rsid w:val="00CA0C67"/>
    <w:rsid w:val="00CD7BC5"/>
    <w:rsid w:val="00D3536D"/>
    <w:rsid w:val="00D429E5"/>
    <w:rsid w:val="00D875CD"/>
    <w:rsid w:val="00DD0ABB"/>
    <w:rsid w:val="00E05302"/>
    <w:rsid w:val="00E93D7E"/>
    <w:rsid w:val="00F54385"/>
    <w:rsid w:val="00F64351"/>
    <w:rsid w:val="00FB08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280AE0-B0EB-4B0B-93C1-F6E6A50BC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15A0"/>
    <w:pPr>
      <w:keepNext/>
      <w:keepLines/>
      <w:numPr>
        <w:numId w:val="23"/>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B15A0"/>
    <w:pPr>
      <w:keepNext/>
      <w:keepLines/>
      <w:numPr>
        <w:ilvl w:val="1"/>
        <w:numId w:val="23"/>
      </w:numPr>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semiHidden/>
    <w:unhideWhenUsed/>
    <w:qFormat/>
    <w:rsid w:val="005B15A0"/>
    <w:pPr>
      <w:keepNext/>
      <w:keepLines/>
      <w:numPr>
        <w:ilvl w:val="2"/>
        <w:numId w:val="2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B15A0"/>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B15A0"/>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B15A0"/>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B15A0"/>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B15A0"/>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B15A0"/>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4A1C"/>
    <w:pPr>
      <w:ind w:left="720"/>
      <w:contextualSpacing/>
    </w:pPr>
  </w:style>
  <w:style w:type="character" w:styleId="Hyperlink">
    <w:name w:val="Hyperlink"/>
    <w:basedOn w:val="DefaultParagraphFont"/>
    <w:uiPriority w:val="99"/>
    <w:unhideWhenUsed/>
    <w:rsid w:val="000658FA"/>
    <w:rPr>
      <w:color w:val="0563C1" w:themeColor="hyperlink"/>
      <w:u w:val="single"/>
    </w:rPr>
  </w:style>
  <w:style w:type="character" w:customStyle="1" w:styleId="Heading1Char">
    <w:name w:val="Heading 1 Char"/>
    <w:basedOn w:val="DefaultParagraphFont"/>
    <w:link w:val="Heading1"/>
    <w:uiPriority w:val="9"/>
    <w:rsid w:val="005B15A0"/>
    <w:rPr>
      <w:rFonts w:eastAsiaTheme="majorEastAsia" w:cstheme="majorBidi"/>
      <w:b/>
      <w:sz w:val="24"/>
      <w:szCs w:val="32"/>
    </w:rPr>
  </w:style>
  <w:style w:type="paragraph" w:styleId="TOCHeading">
    <w:name w:val="TOC Heading"/>
    <w:basedOn w:val="Heading1"/>
    <w:next w:val="Normal"/>
    <w:uiPriority w:val="39"/>
    <w:unhideWhenUsed/>
    <w:qFormat/>
    <w:rsid w:val="008451CF"/>
    <w:pPr>
      <w:outlineLvl w:val="9"/>
    </w:pPr>
    <w:rPr>
      <w:lang w:val="en-US"/>
    </w:rPr>
  </w:style>
  <w:style w:type="character" w:customStyle="1" w:styleId="Heading2Char">
    <w:name w:val="Heading 2 Char"/>
    <w:basedOn w:val="DefaultParagraphFont"/>
    <w:link w:val="Heading2"/>
    <w:uiPriority w:val="9"/>
    <w:rsid w:val="005B15A0"/>
    <w:rPr>
      <w:rFonts w:eastAsiaTheme="majorEastAsia" w:cstheme="majorBidi"/>
      <w:b/>
      <w:sz w:val="24"/>
      <w:szCs w:val="26"/>
    </w:rPr>
  </w:style>
  <w:style w:type="character" w:customStyle="1" w:styleId="Heading3Char">
    <w:name w:val="Heading 3 Char"/>
    <w:basedOn w:val="DefaultParagraphFont"/>
    <w:link w:val="Heading3"/>
    <w:uiPriority w:val="9"/>
    <w:semiHidden/>
    <w:rsid w:val="005B15A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B15A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B15A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B15A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B15A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B1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B15A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5B15A0"/>
    <w:pPr>
      <w:spacing w:after="100"/>
    </w:pPr>
  </w:style>
  <w:style w:type="paragraph" w:styleId="TOC2">
    <w:name w:val="toc 2"/>
    <w:basedOn w:val="Normal"/>
    <w:next w:val="Normal"/>
    <w:autoRedefine/>
    <w:uiPriority w:val="39"/>
    <w:unhideWhenUsed/>
    <w:rsid w:val="005B15A0"/>
    <w:pPr>
      <w:spacing w:after="100"/>
      <w:ind w:left="220"/>
    </w:pPr>
  </w:style>
  <w:style w:type="paragraph" w:styleId="Header">
    <w:name w:val="header"/>
    <w:basedOn w:val="Normal"/>
    <w:link w:val="HeaderChar"/>
    <w:uiPriority w:val="99"/>
    <w:unhideWhenUsed/>
    <w:rsid w:val="00947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7A6E"/>
  </w:style>
  <w:style w:type="paragraph" w:styleId="Footer">
    <w:name w:val="footer"/>
    <w:basedOn w:val="Normal"/>
    <w:link w:val="FooterChar"/>
    <w:uiPriority w:val="99"/>
    <w:unhideWhenUsed/>
    <w:rsid w:val="00947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7A6E"/>
  </w:style>
  <w:style w:type="paragraph" w:styleId="BalloonText">
    <w:name w:val="Balloon Text"/>
    <w:basedOn w:val="Normal"/>
    <w:link w:val="BalloonTextChar"/>
    <w:uiPriority w:val="99"/>
    <w:semiHidden/>
    <w:unhideWhenUsed/>
    <w:rsid w:val="00424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B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williamjames/volta" TargetMode="External"/><Relationship Id="rId18" Type="http://schemas.openxmlformats.org/officeDocument/2006/relationships/hyperlink" Target="https://github.com/williamjames/volta/blob/master/volta_1_2.zip"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190.png"/><Relationship Id="rId7" Type="http://schemas.openxmlformats.org/officeDocument/2006/relationships/hyperlink" Target="https://github.com/williamjames/volta" TargetMode="External"/><Relationship Id="rId12" Type="http://schemas.openxmlformats.org/officeDocument/2006/relationships/hyperlink" Target="https://github.com/williamjames/volta/blob/master/scipy-0.16.0-win32-superpack-python2.7.zip" TargetMode="External"/><Relationship Id="rId17" Type="http://schemas.openxmlformats.org/officeDocument/2006/relationships/hyperlink" Target="http://www.esri.com/esri-news/arcuser/winter-2015/integrating-arcgis-and-scipy"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github.com/williamjames/volta" TargetMode="External"/><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scipy.or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3</TotalTime>
  <Pages>12</Pages>
  <Words>3258</Words>
  <Characters>1857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James [RPG]</dc:creator>
  <cp:keywords/>
  <dc:description/>
  <cp:lastModifiedBy>William James [RPG]</cp:lastModifiedBy>
  <cp:revision>19</cp:revision>
  <cp:lastPrinted>2016-04-12T16:05:00Z</cp:lastPrinted>
  <dcterms:created xsi:type="dcterms:W3CDTF">2016-04-08T09:50:00Z</dcterms:created>
  <dcterms:modified xsi:type="dcterms:W3CDTF">2016-04-12T16:33:00Z</dcterms:modified>
</cp:coreProperties>
</file>